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53E13" w14:textId="19C2A2D5" w:rsidR="00DF57BC" w:rsidRPr="00E4754C" w:rsidRDefault="007D739C" w:rsidP="006D01F2">
      <w:pPr>
        <w:spacing w:line="276" w:lineRule="auto"/>
        <w:jc w:val="center"/>
        <w:rPr>
          <w:b/>
        </w:rPr>
      </w:pPr>
      <w:r w:rsidRPr="00E4754C">
        <w:rPr>
          <w:b/>
        </w:rPr>
        <w:t xml:space="preserve">Topical: </w:t>
      </w:r>
      <w:r w:rsidR="00DF57BC" w:rsidRPr="00E4754C">
        <w:rPr>
          <w:b/>
        </w:rPr>
        <w:t>A Vision for the Next Generation of Spaceflight Microbiology:</w:t>
      </w:r>
    </w:p>
    <w:p w14:paraId="204B1CF2" w14:textId="77777777" w:rsidR="00DF57BC" w:rsidRPr="00E4754C" w:rsidRDefault="00DF57BC" w:rsidP="00DF57BC">
      <w:pPr>
        <w:spacing w:line="276" w:lineRule="auto"/>
        <w:jc w:val="center"/>
        <w:rPr>
          <w:b/>
        </w:rPr>
      </w:pPr>
      <w:r w:rsidRPr="00E4754C">
        <w:rPr>
          <w:b/>
        </w:rPr>
        <w:t>Human Health and Habitat Sustainability</w:t>
      </w:r>
    </w:p>
    <w:p w14:paraId="1FE3CB19" w14:textId="77777777" w:rsidR="001B6A54" w:rsidRPr="00E4754C" w:rsidRDefault="001B6A54" w:rsidP="001B6A54">
      <w:pPr>
        <w:autoSpaceDE w:val="0"/>
        <w:autoSpaceDN w:val="0"/>
        <w:adjustRightInd w:val="0"/>
        <w:rPr>
          <w:rFonts w:eastAsia="TimesNewRomanPSMT"/>
          <w:b/>
          <w:bCs/>
        </w:rPr>
      </w:pPr>
    </w:p>
    <w:p w14:paraId="561D17C6" w14:textId="31DA6917" w:rsidR="007D739C" w:rsidRPr="00E4754C" w:rsidRDefault="001B6A54" w:rsidP="00851AC1">
      <w:pPr>
        <w:autoSpaceDE w:val="0"/>
        <w:autoSpaceDN w:val="0"/>
        <w:adjustRightInd w:val="0"/>
        <w:jc w:val="center"/>
        <w:rPr>
          <w:rFonts w:eastAsia="TimesNewRomanPSMT"/>
          <w:i/>
          <w:iCs/>
        </w:rPr>
      </w:pPr>
      <w:r w:rsidRPr="00E4754C">
        <w:rPr>
          <w:rFonts w:eastAsia="TimesNewRomanPSMT"/>
          <w:i/>
          <w:iCs/>
        </w:rPr>
        <w:t>Submitted to the</w:t>
      </w:r>
      <w:r w:rsidR="007D739C" w:rsidRPr="00E4754C">
        <w:rPr>
          <w:rFonts w:eastAsia="TimesNewRomanPSMT"/>
          <w:i/>
          <w:iCs/>
        </w:rPr>
        <w:t xml:space="preserve"> Decadal Survey on Biological and Physical Sciences Research in Space 2023-2032 conducted by the National Academies of Science, Engineering and Medicine</w:t>
      </w:r>
    </w:p>
    <w:p w14:paraId="092CB73E" w14:textId="77777777" w:rsidR="007D739C" w:rsidRPr="00E4754C" w:rsidRDefault="007D739C" w:rsidP="00851AC1">
      <w:pPr>
        <w:autoSpaceDE w:val="0"/>
        <w:autoSpaceDN w:val="0"/>
        <w:adjustRightInd w:val="0"/>
        <w:jc w:val="center"/>
        <w:rPr>
          <w:rFonts w:eastAsia="TimesNewRomanPSMT"/>
          <w:i/>
          <w:iCs/>
        </w:rPr>
      </w:pPr>
    </w:p>
    <w:p w14:paraId="0A7E55FA" w14:textId="77777777" w:rsidR="005A141F" w:rsidRPr="00E4754C" w:rsidRDefault="005A141F" w:rsidP="001B6A54">
      <w:pPr>
        <w:autoSpaceDE w:val="0"/>
        <w:autoSpaceDN w:val="0"/>
        <w:adjustRightInd w:val="0"/>
        <w:jc w:val="center"/>
        <w:rPr>
          <w:rFonts w:eastAsia="TimesNewRomanPSMT"/>
        </w:rPr>
      </w:pPr>
    </w:p>
    <w:p w14:paraId="0FA37E6F" w14:textId="20021CD1" w:rsidR="001B6A54" w:rsidRPr="00E4754C" w:rsidRDefault="001B6A54" w:rsidP="001B6A54">
      <w:pPr>
        <w:autoSpaceDE w:val="0"/>
        <w:autoSpaceDN w:val="0"/>
        <w:adjustRightInd w:val="0"/>
        <w:jc w:val="center"/>
        <w:rPr>
          <w:rFonts w:eastAsia="TimesNewRomanPSMT"/>
        </w:rPr>
      </w:pPr>
      <w:r w:rsidRPr="00E4754C">
        <w:rPr>
          <w:rFonts w:eastAsia="TimesNewRomanPSMT"/>
        </w:rPr>
        <w:t xml:space="preserve">October </w:t>
      </w:r>
      <w:r w:rsidR="00A534D8" w:rsidRPr="00E4754C">
        <w:rPr>
          <w:rFonts w:eastAsia="TimesNewRomanPSMT"/>
        </w:rPr>
        <w:t>1</w:t>
      </w:r>
      <w:r w:rsidR="00292DD4" w:rsidRPr="00E4754C">
        <w:rPr>
          <w:rFonts w:eastAsia="TimesNewRomanPSMT"/>
        </w:rPr>
        <w:t>8</w:t>
      </w:r>
      <w:r w:rsidRPr="00E4754C">
        <w:rPr>
          <w:rFonts w:eastAsia="TimesNewRomanPSMT"/>
        </w:rPr>
        <w:t>, 20</w:t>
      </w:r>
      <w:r w:rsidR="001B362B" w:rsidRPr="00E4754C">
        <w:rPr>
          <w:rFonts w:eastAsia="TimesNewRomanPSMT"/>
        </w:rPr>
        <w:t>21</w:t>
      </w:r>
    </w:p>
    <w:p w14:paraId="22F4D1B3" w14:textId="77777777" w:rsidR="001B6A54" w:rsidRPr="00E4754C" w:rsidRDefault="001B6A54" w:rsidP="001B6A54">
      <w:pPr>
        <w:autoSpaceDE w:val="0"/>
        <w:autoSpaceDN w:val="0"/>
        <w:adjustRightInd w:val="0"/>
        <w:jc w:val="center"/>
        <w:rPr>
          <w:rFonts w:eastAsia="TimesNewRomanPSMT"/>
        </w:rPr>
      </w:pPr>
    </w:p>
    <w:p w14:paraId="43C75B00" w14:textId="7FD0C55F" w:rsidR="001B6A54" w:rsidRPr="00E4754C" w:rsidRDefault="001B6A54" w:rsidP="00BB5A6F">
      <w:pPr>
        <w:autoSpaceDE w:val="0"/>
        <w:autoSpaceDN w:val="0"/>
        <w:adjustRightInd w:val="0"/>
        <w:jc w:val="center"/>
        <w:rPr>
          <w:rFonts w:eastAsia="TimesNewRomanPSMT"/>
          <w:b/>
          <w:bCs/>
        </w:rPr>
      </w:pPr>
      <w:r w:rsidRPr="00E4754C">
        <w:rPr>
          <w:rFonts w:eastAsia="TimesNewRomanPSMT"/>
          <w:b/>
          <w:bCs/>
        </w:rPr>
        <w:t>Submitted by:</w:t>
      </w:r>
    </w:p>
    <w:p w14:paraId="061A977C" w14:textId="168B582E" w:rsidR="001B6A54" w:rsidRPr="00E4754C" w:rsidRDefault="001B6A54" w:rsidP="001B6A54">
      <w:pPr>
        <w:autoSpaceDE w:val="0"/>
        <w:autoSpaceDN w:val="0"/>
        <w:adjustRightInd w:val="0"/>
        <w:jc w:val="center"/>
        <w:rPr>
          <w:rFonts w:eastAsia="TimesNewRomanPSMT"/>
        </w:rPr>
      </w:pPr>
      <w:r w:rsidRPr="00E4754C">
        <w:rPr>
          <w:rFonts w:eastAsia="TimesNewRomanPSMT"/>
        </w:rPr>
        <w:t>C. Mark Ott, Ph.D.</w:t>
      </w:r>
    </w:p>
    <w:p w14:paraId="7AC2A311" w14:textId="143AA6BC" w:rsidR="007D739C" w:rsidRPr="00E4754C" w:rsidRDefault="007D739C" w:rsidP="001B6A54">
      <w:pPr>
        <w:autoSpaceDE w:val="0"/>
        <w:autoSpaceDN w:val="0"/>
        <w:adjustRightInd w:val="0"/>
        <w:jc w:val="center"/>
        <w:rPr>
          <w:rFonts w:eastAsia="TimesNewRomanPSMT"/>
        </w:rPr>
      </w:pPr>
    </w:p>
    <w:p w14:paraId="1E71FF53" w14:textId="2A760541" w:rsidR="007D739C" w:rsidRPr="00E4754C" w:rsidRDefault="007D739C" w:rsidP="007D739C">
      <w:pPr>
        <w:autoSpaceDE w:val="0"/>
        <w:autoSpaceDN w:val="0"/>
        <w:adjustRightInd w:val="0"/>
        <w:jc w:val="center"/>
        <w:rPr>
          <w:rFonts w:eastAsia="TimesNewRomanPSMT"/>
        </w:rPr>
      </w:pPr>
      <w:r w:rsidRPr="00E4754C">
        <w:rPr>
          <w:rFonts w:eastAsia="TimesNewRomanPSMT"/>
        </w:rPr>
        <w:t>Discipline Lead, Human Research Program</w:t>
      </w:r>
    </w:p>
    <w:p w14:paraId="45322BD7" w14:textId="5E432379" w:rsidR="001B6A54" w:rsidRPr="00E4754C" w:rsidRDefault="007D739C" w:rsidP="001B6A54">
      <w:pPr>
        <w:autoSpaceDE w:val="0"/>
        <w:autoSpaceDN w:val="0"/>
        <w:adjustRightInd w:val="0"/>
        <w:jc w:val="center"/>
        <w:rPr>
          <w:rFonts w:eastAsia="TimesNewRomanPSMT"/>
        </w:rPr>
      </w:pPr>
      <w:r w:rsidRPr="00E4754C">
        <w:rPr>
          <w:rFonts w:eastAsia="TimesNewRomanPSMT"/>
        </w:rPr>
        <w:t>NASA Johnson Space Center</w:t>
      </w:r>
    </w:p>
    <w:p w14:paraId="30C8AEFF" w14:textId="51FADB47" w:rsidR="001B6A54" w:rsidRPr="00E4754C" w:rsidRDefault="001B6A54" w:rsidP="001B6A54">
      <w:pPr>
        <w:autoSpaceDE w:val="0"/>
        <w:autoSpaceDN w:val="0"/>
        <w:adjustRightInd w:val="0"/>
        <w:jc w:val="center"/>
        <w:rPr>
          <w:rFonts w:eastAsia="TimesNewRomanPSMT"/>
        </w:rPr>
      </w:pPr>
      <w:r w:rsidRPr="00E4754C">
        <w:rPr>
          <w:rFonts w:eastAsia="TimesNewRomanPSMT"/>
        </w:rPr>
        <w:t>Houston, TX</w:t>
      </w:r>
    </w:p>
    <w:p w14:paraId="1FBB0930" w14:textId="128CB88B" w:rsidR="001B6A54" w:rsidRPr="00E4754C" w:rsidRDefault="007D739C" w:rsidP="001B6A54">
      <w:pPr>
        <w:autoSpaceDE w:val="0"/>
        <w:autoSpaceDN w:val="0"/>
        <w:adjustRightInd w:val="0"/>
        <w:jc w:val="center"/>
        <w:rPr>
          <w:rFonts w:eastAsia="TimesNewRomanPSMT"/>
        </w:rPr>
      </w:pPr>
      <w:r w:rsidRPr="00E4754C">
        <w:rPr>
          <w:rFonts w:eastAsia="TimesNewRomanPSMT"/>
        </w:rPr>
        <w:t>Phone: 281-300-3031</w:t>
      </w:r>
    </w:p>
    <w:p w14:paraId="3B9076FA" w14:textId="319D02A3" w:rsidR="007D739C" w:rsidRPr="00E4754C" w:rsidRDefault="007D739C" w:rsidP="001B6A54">
      <w:pPr>
        <w:autoSpaceDE w:val="0"/>
        <w:autoSpaceDN w:val="0"/>
        <w:adjustRightInd w:val="0"/>
        <w:jc w:val="center"/>
        <w:rPr>
          <w:rFonts w:eastAsia="TimesNewRomanPSMT"/>
        </w:rPr>
      </w:pPr>
      <w:r w:rsidRPr="00E4754C">
        <w:rPr>
          <w:rFonts w:eastAsia="TimesNewRomanPSMT"/>
        </w:rPr>
        <w:t xml:space="preserve">email: </w:t>
      </w:r>
      <w:hyperlink r:id="rId7" w:history="1">
        <w:r w:rsidR="000C3545" w:rsidRPr="00E4754C">
          <w:rPr>
            <w:rStyle w:val="Hyperlink"/>
            <w:rFonts w:eastAsia="TimesNewRomanPSMT"/>
            <w:color w:val="auto"/>
          </w:rPr>
          <w:t>c.m.ott@nasa.gov</w:t>
        </w:r>
      </w:hyperlink>
    </w:p>
    <w:p w14:paraId="49E3CDF4" w14:textId="4360EFFE" w:rsidR="008725BB" w:rsidRPr="00E4754C" w:rsidRDefault="008725BB" w:rsidP="001B6A54">
      <w:pPr>
        <w:autoSpaceDE w:val="0"/>
        <w:autoSpaceDN w:val="0"/>
        <w:adjustRightInd w:val="0"/>
        <w:rPr>
          <w:rFonts w:eastAsia="TimesNewRomanPSMT"/>
        </w:rPr>
      </w:pPr>
    </w:p>
    <w:p w14:paraId="5B821427" w14:textId="77777777" w:rsidR="005A141F" w:rsidRPr="00E4754C" w:rsidRDefault="005A141F" w:rsidP="007D739C">
      <w:pPr>
        <w:autoSpaceDE w:val="0"/>
        <w:autoSpaceDN w:val="0"/>
        <w:adjustRightInd w:val="0"/>
        <w:jc w:val="center"/>
        <w:rPr>
          <w:rFonts w:eastAsia="TimesNewRomanPSMT"/>
        </w:rPr>
      </w:pPr>
    </w:p>
    <w:p w14:paraId="140A8EA8" w14:textId="33AC93C3" w:rsidR="007D739C" w:rsidRPr="00E4754C" w:rsidRDefault="007D739C" w:rsidP="007D739C">
      <w:pPr>
        <w:autoSpaceDE w:val="0"/>
        <w:autoSpaceDN w:val="0"/>
        <w:adjustRightInd w:val="0"/>
        <w:jc w:val="center"/>
        <w:rPr>
          <w:rFonts w:eastAsia="TimesNewRomanPSMT"/>
        </w:rPr>
      </w:pPr>
      <w:r w:rsidRPr="00E4754C">
        <w:rPr>
          <w:rFonts w:eastAsia="TimesNewRomanPSMT"/>
        </w:rPr>
        <w:t>Co-Authors</w:t>
      </w:r>
    </w:p>
    <w:p w14:paraId="740F77B4" w14:textId="77777777" w:rsidR="007D739C" w:rsidRPr="00E4754C" w:rsidRDefault="007D739C" w:rsidP="007D739C">
      <w:pPr>
        <w:autoSpaceDE w:val="0"/>
        <w:autoSpaceDN w:val="0"/>
        <w:adjustRightInd w:val="0"/>
        <w:jc w:val="center"/>
        <w:rPr>
          <w:rFonts w:eastAsia="TimesNewRomanPSMT"/>
        </w:rPr>
      </w:pPr>
    </w:p>
    <w:p w14:paraId="568415ED" w14:textId="2D6B5956" w:rsidR="000C3545" w:rsidRPr="00E4754C" w:rsidRDefault="000C3545" w:rsidP="007D739C">
      <w:pPr>
        <w:autoSpaceDE w:val="0"/>
        <w:autoSpaceDN w:val="0"/>
        <w:adjustRightInd w:val="0"/>
        <w:rPr>
          <w:rFonts w:eastAsia="TimesNewRomanPSMT"/>
        </w:rPr>
      </w:pPr>
      <w:r w:rsidRPr="00E4754C">
        <w:rPr>
          <w:rFonts w:eastAsia="TimesNewRomanPSMT"/>
        </w:rPr>
        <w:t>Cheryl A. Nickerson, Ph.D., Arizona State University</w:t>
      </w:r>
    </w:p>
    <w:p w14:paraId="79B6EC26" w14:textId="6BE382F4" w:rsidR="007D739C" w:rsidRPr="00E4754C" w:rsidRDefault="007D739C" w:rsidP="007D739C">
      <w:pPr>
        <w:autoSpaceDE w:val="0"/>
        <w:autoSpaceDN w:val="0"/>
        <w:adjustRightInd w:val="0"/>
        <w:rPr>
          <w:rFonts w:eastAsia="TimesNewRomanPSMT"/>
        </w:rPr>
      </w:pPr>
      <w:r w:rsidRPr="00E4754C">
        <w:rPr>
          <w:rFonts w:eastAsia="TimesNewRomanPSMT"/>
        </w:rPr>
        <w:t>George Poste, Ph.D., Arizona State University</w:t>
      </w:r>
    </w:p>
    <w:p w14:paraId="501B6830" w14:textId="77777777" w:rsidR="00B11CF4" w:rsidRPr="00E4754C" w:rsidRDefault="00B11CF4" w:rsidP="00B11CF4">
      <w:pPr>
        <w:autoSpaceDE w:val="0"/>
        <w:autoSpaceDN w:val="0"/>
        <w:adjustRightInd w:val="0"/>
        <w:rPr>
          <w:rFonts w:eastAsia="TimesNewRomanPSMT"/>
        </w:rPr>
      </w:pPr>
      <w:r w:rsidRPr="00E4754C">
        <w:rPr>
          <w:rFonts w:eastAsia="TimesNewRomanPSMT"/>
        </w:rPr>
        <w:t>Roy Curtiss III, Ph.D., University of Florida</w:t>
      </w:r>
    </w:p>
    <w:p w14:paraId="4700436C" w14:textId="094A33A2" w:rsidR="007D739C" w:rsidRPr="00E4754C" w:rsidRDefault="007D739C" w:rsidP="007D739C">
      <w:pPr>
        <w:autoSpaceDE w:val="0"/>
        <w:autoSpaceDN w:val="0"/>
        <w:adjustRightInd w:val="0"/>
        <w:rPr>
          <w:rFonts w:eastAsia="TimesNewRomanPSMT"/>
        </w:rPr>
      </w:pPr>
      <w:r w:rsidRPr="00E4754C">
        <w:rPr>
          <w:rFonts w:eastAsia="TimesNewRomanPSMT"/>
        </w:rPr>
        <w:t>James Wilson, Ph.D., Villanova University</w:t>
      </w:r>
    </w:p>
    <w:p w14:paraId="03B95889" w14:textId="2270CE96" w:rsidR="00B11CF4" w:rsidRPr="00E4754C" w:rsidRDefault="00B11CF4" w:rsidP="00B11CF4">
      <w:pPr>
        <w:autoSpaceDE w:val="0"/>
        <w:autoSpaceDN w:val="0"/>
        <w:adjustRightInd w:val="0"/>
        <w:rPr>
          <w:rFonts w:eastAsia="TimesNewRomanPSMT"/>
        </w:rPr>
      </w:pPr>
      <w:r w:rsidRPr="00E4754C">
        <w:rPr>
          <w:rFonts w:eastAsia="TimesNewRomanPSMT"/>
        </w:rPr>
        <w:t>Robert J.</w:t>
      </w:r>
      <w:r w:rsidR="008115E7" w:rsidRPr="00E4754C">
        <w:rPr>
          <w:rFonts w:eastAsia="TimesNewRomanPSMT"/>
        </w:rPr>
        <w:t>C.</w:t>
      </w:r>
      <w:r w:rsidRPr="00E4754C">
        <w:rPr>
          <w:rFonts w:eastAsia="TimesNewRomanPSMT"/>
        </w:rPr>
        <w:t xml:space="preserve"> McLean, Ph.D., Texas State University</w:t>
      </w:r>
    </w:p>
    <w:p w14:paraId="76F78044" w14:textId="77777777" w:rsidR="00B11CF4" w:rsidRPr="00E4754C" w:rsidRDefault="00B11CF4" w:rsidP="00B11CF4">
      <w:pPr>
        <w:autoSpaceDE w:val="0"/>
        <w:autoSpaceDN w:val="0"/>
        <w:adjustRightInd w:val="0"/>
        <w:rPr>
          <w:rFonts w:eastAsia="TimesNewRomanPSMT"/>
        </w:rPr>
      </w:pPr>
      <w:r w:rsidRPr="00E4754C">
        <w:rPr>
          <w:rFonts w:eastAsia="TimesNewRomanPSMT"/>
        </w:rPr>
        <w:t>Neal Pellis, Ph.D., Baylor College of Medicine</w:t>
      </w:r>
    </w:p>
    <w:p w14:paraId="70275B80" w14:textId="00515481" w:rsidR="007D739C" w:rsidRPr="00E4754C" w:rsidRDefault="007D739C" w:rsidP="007D739C">
      <w:pPr>
        <w:autoSpaceDE w:val="0"/>
        <w:autoSpaceDN w:val="0"/>
        <w:adjustRightInd w:val="0"/>
        <w:rPr>
          <w:rFonts w:eastAsia="TimesNewRomanPSMT"/>
        </w:rPr>
      </w:pPr>
      <w:r w:rsidRPr="00E4754C">
        <w:rPr>
          <w:rFonts w:eastAsia="TimesNewRomanPSMT"/>
        </w:rPr>
        <w:t>David Niesel, Ph.D., University of Texas Medical Branch</w:t>
      </w:r>
      <w:r w:rsidR="00C13C20" w:rsidRPr="00E4754C">
        <w:rPr>
          <w:rFonts w:eastAsia="TimesNewRomanPSMT"/>
        </w:rPr>
        <w:t>, Galveston</w:t>
      </w:r>
    </w:p>
    <w:p w14:paraId="24024ED2" w14:textId="490DECEE" w:rsidR="00B11CF4" w:rsidRPr="00E4754C" w:rsidRDefault="00B11CF4" w:rsidP="00B11CF4">
      <w:pPr>
        <w:autoSpaceDE w:val="0"/>
        <w:autoSpaceDN w:val="0"/>
        <w:adjustRightInd w:val="0"/>
        <w:rPr>
          <w:rFonts w:eastAsia="TimesNewRomanPSMT"/>
        </w:rPr>
      </w:pPr>
      <w:r w:rsidRPr="00E4754C">
        <w:rPr>
          <w:rFonts w:eastAsia="TimesNewRomanPSMT"/>
        </w:rPr>
        <w:t xml:space="preserve">Joanna B. Goldberg, Ph.D., </w:t>
      </w:r>
      <w:r w:rsidR="00F424E4" w:rsidRPr="00E4754C">
        <w:rPr>
          <w:rFonts w:eastAsia="TimesNewRomanPSMT"/>
        </w:rPr>
        <w:t>Emory University</w:t>
      </w:r>
      <w:r w:rsidR="00D23E71" w:rsidRPr="00E4754C">
        <w:rPr>
          <w:rFonts w:eastAsia="TimesNewRomanPSMT"/>
        </w:rPr>
        <w:t xml:space="preserve"> School of Medicine</w:t>
      </w:r>
    </w:p>
    <w:p w14:paraId="147DB77A" w14:textId="77777777" w:rsidR="007D739C" w:rsidRPr="00E4754C" w:rsidRDefault="007D739C" w:rsidP="007D739C">
      <w:pPr>
        <w:autoSpaceDE w:val="0"/>
        <w:autoSpaceDN w:val="0"/>
        <w:adjustRightInd w:val="0"/>
        <w:rPr>
          <w:rFonts w:eastAsia="TimesNewRomanPSMT"/>
        </w:rPr>
      </w:pPr>
      <w:r w:rsidRPr="00E4754C">
        <w:rPr>
          <w:rFonts w:eastAsia="TimesNewRomanPSMT"/>
        </w:rPr>
        <w:t>Michael J. Schurr, Ph.D., University of Colorado Health Sciences Center</w:t>
      </w:r>
    </w:p>
    <w:p w14:paraId="35F47B98" w14:textId="41C2D777" w:rsidR="007D739C" w:rsidRPr="00E4754C" w:rsidRDefault="007D739C" w:rsidP="007D739C">
      <w:pPr>
        <w:autoSpaceDE w:val="0"/>
        <w:autoSpaceDN w:val="0"/>
        <w:adjustRightInd w:val="0"/>
        <w:rPr>
          <w:rFonts w:eastAsia="TimesNewRomanPSMT"/>
        </w:rPr>
      </w:pPr>
      <w:r w:rsidRPr="00E4754C">
        <w:rPr>
          <w:rFonts w:eastAsia="TimesNewRomanPSMT"/>
        </w:rPr>
        <w:t xml:space="preserve">Kent Buchanan, Ph.D., </w:t>
      </w:r>
      <w:r w:rsidR="00CC4C1B" w:rsidRPr="00E4754C">
        <w:rPr>
          <w:rFonts w:eastAsia="TimesNewRomanPSMT"/>
        </w:rPr>
        <w:t>Adams State University</w:t>
      </w:r>
    </w:p>
    <w:p w14:paraId="5F34E468" w14:textId="1218DA35" w:rsidR="00F03325" w:rsidRPr="00E4754C" w:rsidRDefault="00F03325" w:rsidP="007D739C">
      <w:pPr>
        <w:autoSpaceDE w:val="0"/>
        <w:autoSpaceDN w:val="0"/>
        <w:adjustRightInd w:val="0"/>
        <w:rPr>
          <w:rFonts w:eastAsia="TimesNewRomanPSMT"/>
        </w:rPr>
      </w:pPr>
      <w:r w:rsidRPr="00E4754C">
        <w:rPr>
          <w:rFonts w:eastAsia="TimesNewRomanPSMT"/>
        </w:rPr>
        <w:t xml:space="preserve">Matthew Wargo, </w:t>
      </w:r>
      <w:r w:rsidR="00CE06F8" w:rsidRPr="00E4754C">
        <w:rPr>
          <w:rFonts w:eastAsia="TimesNewRomanPSMT"/>
        </w:rPr>
        <w:t xml:space="preserve">Ph.D., </w:t>
      </w:r>
      <w:r w:rsidR="00B05BE4" w:rsidRPr="00E4754C">
        <w:rPr>
          <w:rFonts w:eastAsia="TimesNewRomanPSMT"/>
        </w:rPr>
        <w:t>Larner College of Medicine, University of Vermont</w:t>
      </w:r>
    </w:p>
    <w:p w14:paraId="7E869598" w14:textId="7E497AD5" w:rsidR="00376CB1" w:rsidRPr="00E4754C" w:rsidRDefault="00376CB1" w:rsidP="007D739C">
      <w:pPr>
        <w:autoSpaceDE w:val="0"/>
        <w:autoSpaceDN w:val="0"/>
        <w:adjustRightInd w:val="0"/>
        <w:rPr>
          <w:rFonts w:eastAsia="TimesNewRomanPSMT"/>
        </w:rPr>
      </w:pPr>
      <w:r w:rsidRPr="00E4754C">
        <w:rPr>
          <w:rFonts w:eastAsia="TimesNewRomanPSMT"/>
        </w:rPr>
        <w:t>Jiseon Yang, Ph.D., The Biodesign Institute, Arizona State University</w:t>
      </w:r>
    </w:p>
    <w:p w14:paraId="63FA3051" w14:textId="0D262ACC" w:rsidR="00EE1A51" w:rsidRPr="00E4754C" w:rsidRDefault="00EE1A51" w:rsidP="007D739C">
      <w:pPr>
        <w:autoSpaceDE w:val="0"/>
        <w:autoSpaceDN w:val="0"/>
        <w:adjustRightInd w:val="0"/>
        <w:rPr>
          <w:rFonts w:eastAsia="TimesNewRomanPSMT"/>
        </w:rPr>
      </w:pPr>
      <w:r w:rsidRPr="00E4754C">
        <w:rPr>
          <w:rFonts w:eastAsia="TimesNewRomanPSMT"/>
        </w:rPr>
        <w:t xml:space="preserve">Eleanor Blakely, </w:t>
      </w:r>
      <w:r w:rsidR="00CE06F8" w:rsidRPr="00E4754C">
        <w:rPr>
          <w:rFonts w:eastAsia="TimesNewRomanPSMT"/>
        </w:rPr>
        <w:t xml:space="preserve">Ph.D., </w:t>
      </w:r>
      <w:r w:rsidRPr="00E4754C">
        <w:rPr>
          <w:rFonts w:eastAsia="TimesNewRomanPSMT"/>
        </w:rPr>
        <w:t>Lawrence Berkeley National Laboratory</w:t>
      </w:r>
    </w:p>
    <w:p w14:paraId="26E27026" w14:textId="770D97FE" w:rsidR="00E570CE" w:rsidRPr="00E4754C" w:rsidRDefault="00E570CE" w:rsidP="007D739C">
      <w:pPr>
        <w:autoSpaceDE w:val="0"/>
        <w:autoSpaceDN w:val="0"/>
        <w:adjustRightInd w:val="0"/>
        <w:rPr>
          <w:rFonts w:eastAsia="TimesNewRomanPSMT"/>
        </w:rPr>
      </w:pPr>
      <w:r w:rsidRPr="00E4754C">
        <w:rPr>
          <w:rFonts w:eastAsia="TimesNewRomanPSMT"/>
        </w:rPr>
        <w:t>Mark Shelhamer, Ph.D., Johns Hopkins University</w:t>
      </w:r>
    </w:p>
    <w:p w14:paraId="45E20DBD" w14:textId="248B62EC" w:rsidR="00AC33E4" w:rsidRPr="00E4754C" w:rsidRDefault="00AC33E4" w:rsidP="007D739C">
      <w:pPr>
        <w:autoSpaceDE w:val="0"/>
        <w:autoSpaceDN w:val="0"/>
        <w:adjustRightInd w:val="0"/>
        <w:rPr>
          <w:rFonts w:eastAsia="TimesNewRomanPSMT"/>
        </w:rPr>
      </w:pPr>
      <w:r w:rsidRPr="00E4754C">
        <w:rPr>
          <w:rFonts w:eastAsia="TimesNewRomanPSMT"/>
        </w:rPr>
        <w:t xml:space="preserve">Diego </w:t>
      </w:r>
      <w:proofErr w:type="spellStart"/>
      <w:r w:rsidRPr="00E4754C">
        <w:rPr>
          <w:rFonts w:eastAsia="TimesNewRomanPSMT"/>
        </w:rPr>
        <w:t>Bohórquez</w:t>
      </w:r>
      <w:proofErr w:type="spellEnd"/>
      <w:r w:rsidRPr="00E4754C">
        <w:rPr>
          <w:rFonts w:eastAsia="TimesNewRomanPSMT"/>
        </w:rPr>
        <w:t>, Ph.D., Duke University</w:t>
      </w:r>
    </w:p>
    <w:p w14:paraId="2D335E22" w14:textId="14D837D1" w:rsidR="00C13C20" w:rsidRPr="00E4754C" w:rsidRDefault="00C13C20" w:rsidP="007D739C">
      <w:pPr>
        <w:autoSpaceDE w:val="0"/>
        <w:autoSpaceDN w:val="0"/>
        <w:adjustRightInd w:val="0"/>
        <w:rPr>
          <w:rFonts w:eastAsia="TimesNewRomanPSMT"/>
        </w:rPr>
      </w:pPr>
      <w:r w:rsidRPr="00E4754C">
        <w:rPr>
          <w:rFonts w:eastAsia="TimesNewRomanPSMT"/>
        </w:rPr>
        <w:t>Jared Brod</w:t>
      </w:r>
      <w:r w:rsidR="00262B51" w:rsidRPr="00E4754C">
        <w:rPr>
          <w:rFonts w:eastAsia="TimesNewRomanPSMT"/>
        </w:rPr>
        <w:t>d</w:t>
      </w:r>
      <w:r w:rsidRPr="00E4754C">
        <w:rPr>
          <w:rFonts w:eastAsia="TimesNewRomanPSMT"/>
        </w:rPr>
        <w:t>rick, Ph.D., NASA Ames Research Center</w:t>
      </w:r>
    </w:p>
    <w:p w14:paraId="6F11BF1C" w14:textId="77777777" w:rsidR="002C0E52" w:rsidRPr="00E4754C" w:rsidRDefault="002C0E52" w:rsidP="002C0E52">
      <w:pPr>
        <w:autoSpaceDE w:val="0"/>
        <w:autoSpaceDN w:val="0"/>
        <w:adjustRightInd w:val="0"/>
        <w:rPr>
          <w:rFonts w:eastAsia="TimesNewRomanPSMT"/>
        </w:rPr>
      </w:pPr>
      <w:r w:rsidRPr="00E4754C">
        <w:rPr>
          <w:rFonts w:eastAsia="TimesNewRomanPSMT"/>
        </w:rPr>
        <w:t>Victoria Castro, KBR Inc.</w:t>
      </w:r>
    </w:p>
    <w:p w14:paraId="0B578F15" w14:textId="2FEF280F" w:rsidR="006345D6" w:rsidRPr="00E4754C" w:rsidRDefault="00882647" w:rsidP="007D739C">
      <w:pPr>
        <w:autoSpaceDE w:val="0"/>
        <w:autoSpaceDN w:val="0"/>
        <w:adjustRightInd w:val="0"/>
        <w:rPr>
          <w:rFonts w:eastAsia="TimesNewRomanPSMT"/>
        </w:rPr>
      </w:pPr>
      <w:r w:rsidRPr="00E4754C">
        <w:rPr>
          <w:rFonts w:eastAsia="TimesNewRomanPSMT"/>
        </w:rPr>
        <w:t xml:space="preserve">Phillip Stafford, Ph.D., </w:t>
      </w:r>
      <w:r w:rsidR="00C57654" w:rsidRPr="00E4754C">
        <w:rPr>
          <w:rFonts w:eastAsia="TimesNewRomanPSMT"/>
        </w:rPr>
        <w:t>Arizona State University</w:t>
      </w:r>
    </w:p>
    <w:p w14:paraId="3D67F76B" w14:textId="0FD4F743" w:rsidR="00402D4D" w:rsidRPr="00E4754C" w:rsidRDefault="00402D4D" w:rsidP="00402D4D">
      <w:pPr>
        <w:outlineLvl w:val="0"/>
        <w:rPr>
          <w:kern w:val="36"/>
        </w:rPr>
      </w:pPr>
      <w:r w:rsidRPr="00E4754C">
        <w:rPr>
          <w:kern w:val="36"/>
        </w:rPr>
        <w:t xml:space="preserve">Millicent E. Goldschmidt, Ph.D., </w:t>
      </w:r>
      <w:r w:rsidRPr="00E4754C">
        <w:rPr>
          <w:rFonts w:eastAsia="TimesNewRomanPSMT"/>
        </w:rPr>
        <w:t>University of Texas Health Science Center</w:t>
      </w:r>
    </w:p>
    <w:p w14:paraId="66AF73EA" w14:textId="7E00D538" w:rsidR="005D405A" w:rsidRPr="00E4754C" w:rsidRDefault="005D405A" w:rsidP="00402D4D">
      <w:pPr>
        <w:autoSpaceDE w:val="0"/>
        <w:autoSpaceDN w:val="0"/>
        <w:adjustRightInd w:val="0"/>
        <w:rPr>
          <w:rFonts w:eastAsia="TimesNewRomanPSMT"/>
        </w:rPr>
      </w:pPr>
      <w:r w:rsidRPr="00E4754C">
        <w:rPr>
          <w:rFonts w:eastAsia="TimesNewRomanPSMT"/>
        </w:rPr>
        <w:t xml:space="preserve">Heidi Kaplan, </w:t>
      </w:r>
      <w:r w:rsidR="00CE06F8" w:rsidRPr="00E4754C">
        <w:rPr>
          <w:rFonts w:eastAsia="TimesNewRomanPSMT"/>
        </w:rPr>
        <w:t xml:space="preserve">Ph.D., </w:t>
      </w:r>
      <w:r w:rsidRPr="00E4754C">
        <w:rPr>
          <w:rFonts w:eastAsia="TimesNewRomanPSMT"/>
        </w:rPr>
        <w:t>University of Texas Health Science Center</w:t>
      </w:r>
    </w:p>
    <w:p w14:paraId="68A98362" w14:textId="5897C32C" w:rsidR="00E570CE" w:rsidRPr="00E4754C" w:rsidRDefault="00E570CE" w:rsidP="007D739C">
      <w:pPr>
        <w:autoSpaceDE w:val="0"/>
        <w:autoSpaceDN w:val="0"/>
        <w:adjustRightInd w:val="0"/>
        <w:rPr>
          <w:rFonts w:eastAsia="TimesNewRomanPSMT"/>
        </w:rPr>
      </w:pPr>
      <w:r w:rsidRPr="00E4754C">
        <w:rPr>
          <w:rFonts w:eastAsia="TimesNewRomanPSMT"/>
        </w:rPr>
        <w:t>Erik Antonsen, M.D.,</w:t>
      </w:r>
      <w:r w:rsidR="00C47E72" w:rsidRPr="00E4754C">
        <w:rPr>
          <w:rFonts w:eastAsia="TimesNewRomanPSMT"/>
        </w:rPr>
        <w:t xml:space="preserve"> Ph.D.,</w:t>
      </w:r>
      <w:r w:rsidRPr="00E4754C">
        <w:rPr>
          <w:rFonts w:eastAsia="TimesNewRomanPSMT"/>
        </w:rPr>
        <w:t xml:space="preserve"> Baylor College of Medicine</w:t>
      </w:r>
    </w:p>
    <w:p w14:paraId="3B505A8B" w14:textId="00FE8FC3" w:rsidR="00842B66" w:rsidRPr="00E4754C" w:rsidRDefault="00842B66" w:rsidP="00842B66">
      <w:pPr>
        <w:autoSpaceDE w:val="0"/>
        <w:autoSpaceDN w:val="0"/>
        <w:adjustRightInd w:val="0"/>
        <w:rPr>
          <w:rFonts w:eastAsia="TimesNewRomanPSMT"/>
        </w:rPr>
      </w:pPr>
      <w:r w:rsidRPr="00E4754C">
        <w:rPr>
          <w:rFonts w:eastAsia="TimesNewRomanPSMT"/>
        </w:rPr>
        <w:t xml:space="preserve">Eric Nauman, </w:t>
      </w:r>
      <w:r w:rsidR="00CE06F8" w:rsidRPr="00E4754C">
        <w:rPr>
          <w:rFonts w:eastAsia="TimesNewRomanPSMT"/>
        </w:rPr>
        <w:t xml:space="preserve">Ph.D., </w:t>
      </w:r>
      <w:r w:rsidRPr="00E4754C">
        <w:rPr>
          <w:rFonts w:eastAsia="TimesNewRomanPSMT"/>
        </w:rPr>
        <w:t>Purdue University</w:t>
      </w:r>
    </w:p>
    <w:p w14:paraId="6848FE3B" w14:textId="77777777" w:rsidR="005F3163" w:rsidRPr="00E4754C" w:rsidRDefault="005F3163" w:rsidP="002E18DC">
      <w:pPr>
        <w:rPr>
          <w:b/>
          <w:bCs/>
          <w:i/>
          <w:iCs/>
        </w:rPr>
      </w:pPr>
    </w:p>
    <w:p w14:paraId="317739AC" w14:textId="77777777" w:rsidR="005A141F" w:rsidRPr="00E4754C" w:rsidRDefault="005A141F" w:rsidP="002E18DC">
      <w:pPr>
        <w:rPr>
          <w:b/>
          <w:bCs/>
          <w:i/>
          <w:iCs/>
        </w:rPr>
      </w:pPr>
    </w:p>
    <w:p w14:paraId="1707FD86" w14:textId="77777777" w:rsidR="005A141F" w:rsidRPr="00E4754C" w:rsidRDefault="005A141F" w:rsidP="002E18DC">
      <w:pPr>
        <w:rPr>
          <w:b/>
          <w:bCs/>
          <w:i/>
          <w:iCs/>
        </w:rPr>
      </w:pPr>
    </w:p>
    <w:p w14:paraId="29786274" w14:textId="783CDA96" w:rsidR="000573AB" w:rsidRPr="00E4754C" w:rsidRDefault="00181FD3" w:rsidP="002E18DC">
      <w:pPr>
        <w:rPr>
          <w:b/>
          <w:bCs/>
          <w:i/>
          <w:iCs/>
        </w:rPr>
      </w:pPr>
      <w:r w:rsidRPr="00E4754C">
        <w:rPr>
          <w:b/>
          <w:bCs/>
          <w:i/>
          <w:iCs/>
        </w:rPr>
        <w:lastRenderedPageBreak/>
        <w:t>Introduction</w:t>
      </w:r>
    </w:p>
    <w:p w14:paraId="28EDCF9D" w14:textId="093D2480" w:rsidR="004724B7" w:rsidRPr="00E4754C" w:rsidRDefault="00862D94" w:rsidP="00ED669C">
      <w:r w:rsidRPr="00E4754C">
        <w:t xml:space="preserve">Microorganisms are critical to maintain the balance between </w:t>
      </w:r>
      <w:r w:rsidR="00A821F5" w:rsidRPr="00E4754C">
        <w:t xml:space="preserve">normal </w:t>
      </w:r>
      <w:r w:rsidRPr="00E4754C">
        <w:t xml:space="preserve">homeostasis and dysfunction for the health of astronauts and </w:t>
      </w:r>
      <w:r w:rsidR="00ED1A43" w:rsidRPr="00E4754C">
        <w:t>sustainability</w:t>
      </w:r>
      <w:r w:rsidR="00682958" w:rsidRPr="00E4754C">
        <w:t xml:space="preserve"> </w:t>
      </w:r>
      <w:r w:rsidR="00ED1A43" w:rsidRPr="00E4754C">
        <w:t xml:space="preserve">of </w:t>
      </w:r>
      <w:r w:rsidRPr="00E4754C">
        <w:t xml:space="preserve">their space habitat. </w:t>
      </w:r>
      <w:r w:rsidR="00A821F5" w:rsidRPr="00E4754C">
        <w:t>Accordingly, u</w:t>
      </w:r>
      <w:r w:rsidR="00BD14A4" w:rsidRPr="00E4754C">
        <w:t xml:space="preserve">nderstanding microbial responses that could </w:t>
      </w:r>
      <w:r w:rsidR="00A821F5" w:rsidRPr="00E4754C">
        <w:t xml:space="preserve">negatively or positively </w:t>
      </w:r>
      <w:r w:rsidR="00BD14A4" w:rsidRPr="00E4754C">
        <w:t xml:space="preserve">impact spaceflight operations, onboard life support systems, and crew health and performance is critical for the success of future space exploration missions. In response to the spaceflight </w:t>
      </w:r>
      <w:r w:rsidR="004A2B2C" w:rsidRPr="00E4754C">
        <w:t xml:space="preserve">and spaceflight analogue </w:t>
      </w:r>
      <w:r w:rsidR="00BD14A4" w:rsidRPr="00E4754C">
        <w:t>environment</w:t>
      </w:r>
      <w:r w:rsidR="004A2B2C" w:rsidRPr="00E4754C">
        <w:t>s</w:t>
      </w:r>
      <w:r w:rsidR="00BD14A4" w:rsidRPr="00E4754C">
        <w:t xml:space="preserve">, microorganisms unexpectedly alter their </w:t>
      </w:r>
      <w:r w:rsidR="00DC576D" w:rsidRPr="00E4754C">
        <w:t xml:space="preserve">physiology, </w:t>
      </w:r>
      <w:r w:rsidR="00BD14A4" w:rsidRPr="00E4754C">
        <w:t xml:space="preserve">gene expression, </w:t>
      </w:r>
      <w:r w:rsidR="00E26018" w:rsidRPr="00E4754C">
        <w:t xml:space="preserve">metabolism, </w:t>
      </w:r>
      <w:r w:rsidR="00A13917" w:rsidRPr="00E4754C">
        <w:t xml:space="preserve">growth kinetics, </w:t>
      </w:r>
      <w:r w:rsidR="00BD14A4" w:rsidRPr="00E4754C">
        <w:t>stress responses, biofilm formation,</w:t>
      </w:r>
      <w:r w:rsidR="00DC576D" w:rsidRPr="00E4754C">
        <w:t xml:space="preserve"> materials degradation,</w:t>
      </w:r>
      <w:r w:rsidR="00BD14A4" w:rsidRPr="00E4754C">
        <w:t xml:space="preserve"> antibiotic resistance</w:t>
      </w:r>
      <w:r w:rsidR="00DC576D" w:rsidRPr="00E4754C">
        <w:t>, host-pathogen and host-commensal interactions, microbiome diversity, and</w:t>
      </w:r>
      <w:r w:rsidR="00BD14A4" w:rsidRPr="00E4754C">
        <w:t xml:space="preserve"> </w:t>
      </w:r>
      <w:r w:rsidR="00DC576D" w:rsidRPr="00E4754C">
        <w:t xml:space="preserve">virulence </w:t>
      </w:r>
      <w:r w:rsidR="00BD14A4" w:rsidRPr="00E4754C">
        <w:t xml:space="preserve">in key ways that are </w:t>
      </w:r>
      <w:r w:rsidR="00BD14A4" w:rsidRPr="00E4754C">
        <w:rPr>
          <w:i/>
          <w:iCs/>
        </w:rPr>
        <w:t xml:space="preserve">not observed during conventional </w:t>
      </w:r>
      <w:r w:rsidR="002514F2" w:rsidRPr="00E4754C">
        <w:rPr>
          <w:i/>
          <w:iCs/>
        </w:rPr>
        <w:t xml:space="preserve">terrestrial </w:t>
      </w:r>
      <w:r w:rsidR="00BD14A4" w:rsidRPr="00E4754C">
        <w:rPr>
          <w:i/>
          <w:iCs/>
        </w:rPr>
        <w:t>culture</w:t>
      </w:r>
      <w:r w:rsidR="00BD14A4" w:rsidRPr="00E4754C">
        <w:t xml:space="preserve"> </w:t>
      </w:r>
      <w:r w:rsidR="00D43BAF" w:rsidRPr="00E4754C">
        <w:rPr>
          <w:i/>
          <w:iCs/>
        </w:rPr>
        <w:t>conditions</w:t>
      </w:r>
      <w:r w:rsidR="00EB4F89" w:rsidRPr="00E4754C">
        <w:rPr>
          <w:i/>
          <w:iCs/>
        </w:rPr>
        <w:t xml:space="preserve"> </w:t>
      </w:r>
      <w:r w:rsidR="002A6798" w:rsidRPr="00E4754C">
        <w:fldChar w:fldCharType="begin">
          <w:fldData xml:space="preserve">dGxlPlBsb1Mgb25lPC9hbHQtdGl0bGU+PC90aXRsZXM+PHBlcmlvZGljYWw+PGZ1bGwtdGl0bGU+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cGFnZXM+MTYyOTkt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z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</w:fldData>
        </w:fldChar>
      </w:r>
      <w:r w:rsidR="003454E0" w:rsidRPr="00E4754C">
        <w:instrText xml:space="preserve"> ADDIN EN.CITE </w:instrText>
      </w:r>
      <w:r w:rsidR="003454E0" w:rsidRPr="00E4754C">
        <w:fldChar w:fldCharType="begin">
          <w:fldData xml:space="preserve">PEVuZE5vdGU+PENpdGU+PEF1dGhvcj5IaWViZWw8L0F1dGhvcj48WWVhcj4xOTc3PC9ZZWFyPjxS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cGFnZXM+MTM4MDctMTI8L3Bh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xNjI5OS0zMDQ8L3BhZ2Vz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==
</w:fldData>
        </w:fldChar>
      </w:r>
      <w:r w:rsidR="003454E0" w:rsidRPr="00E4754C">
        <w:instrText xml:space="preserve"> ADDIN EN.CITE.DATA </w:instrText>
      </w:r>
      <w:r w:rsidR="003454E0" w:rsidRPr="00E4754C">
        <w:fldChar w:fldCharType="end"/>
      </w:r>
      <w:r w:rsidR="003454E0" w:rsidRPr="00E4754C">
        <w:fldChar w:fldCharType="begin">
          <w:fldData xml:space="preserve">dGxlPlBsb1Mgb25lPC9hbHQtdGl0bGU+PC90aXRsZXM+PHBlcmlvZGljYWw+PGZ1bGwtdGl0bGU+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cGFnZXM+MTYyOTkt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z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</w:fldData>
        </w:fldChar>
      </w:r>
      <w:r w:rsidR="003454E0" w:rsidRPr="00E4754C">
        <w:instrText xml:space="preserve"> ADDIN EN.CITE.DATA </w:instrText>
      </w:r>
      <w:r w:rsidR="003454E0" w:rsidRPr="00E4754C">
        <w:fldChar w:fldCharType="end"/>
      </w:r>
      <w:r w:rsidR="002A6798" w:rsidRPr="00E4754C">
        <w:fldChar w:fldCharType="separate"/>
      </w:r>
      <w:r w:rsidR="003454E0" w:rsidRPr="00E4754C">
        <w:rPr>
          <w:noProof/>
          <w:vertAlign w:val="superscript"/>
        </w:rPr>
        <w:t>1-30</w:t>
      </w:r>
      <w:r w:rsidR="002A6798" w:rsidRPr="00E4754C">
        <w:fldChar w:fldCharType="end"/>
      </w:r>
      <w:r w:rsidR="00EB4F89" w:rsidRPr="00E4754C">
        <w:t xml:space="preserve">. </w:t>
      </w:r>
      <w:r w:rsidR="002E0FE0" w:rsidRPr="00E4754C">
        <w:t xml:space="preserve">While these </w:t>
      </w:r>
      <w:r w:rsidR="004724B7" w:rsidRPr="00E4754C">
        <w:t>unexpected microbial responses represent potential risks to the crew and their habitat</w:t>
      </w:r>
      <w:r w:rsidR="002E0FE0" w:rsidRPr="00E4754C">
        <w:t xml:space="preserve">, they also provide </w:t>
      </w:r>
      <w:r w:rsidR="004724B7" w:rsidRPr="00E4754C">
        <w:t xml:space="preserve">beneficial opportunities to enable or enhance spaceflight exploration.  </w:t>
      </w:r>
    </w:p>
    <w:p w14:paraId="74D548E6" w14:textId="6AAC1C57" w:rsidR="00E45139" w:rsidRPr="00E4754C" w:rsidRDefault="007B2417" w:rsidP="00751667">
      <w:pPr>
        <w:ind w:firstLine="720"/>
      </w:pPr>
      <w:r w:rsidRPr="00E4754C">
        <w:t xml:space="preserve">Microorganisms are remarkable in their dynamic adaptive plasticity in response to </w:t>
      </w:r>
      <w:r w:rsidR="001A49F2" w:rsidRPr="00E4754C">
        <w:t xml:space="preserve">both </w:t>
      </w:r>
      <w:r w:rsidRPr="00E4754C">
        <w:t xml:space="preserve">short- and long-term environmental changes. The extreme conditions of spaceflight represent no exception to this rule. One </w:t>
      </w:r>
      <w:r w:rsidR="001A49F2" w:rsidRPr="00E4754C">
        <w:t xml:space="preserve">of the </w:t>
      </w:r>
      <w:r w:rsidRPr="00E4754C">
        <w:t xml:space="preserve">unique </w:t>
      </w:r>
      <w:r w:rsidR="001A49F2" w:rsidRPr="00E4754C">
        <w:t>aspects</w:t>
      </w:r>
      <w:r w:rsidRPr="00E4754C">
        <w:t xml:space="preserve"> of the spaceflight environment is reduced/fractional gravity and the corresponding secondary effects (</w:t>
      </w:r>
      <w:r w:rsidRPr="00E4754C">
        <w:rPr>
          <w:i/>
          <w:iCs/>
        </w:rPr>
        <w:t>e.g., </w:t>
      </w:r>
      <w:r w:rsidRPr="00E4754C">
        <w:t xml:space="preserve">low fluid shear forces, decreased mass transfer). While we continue to learn about dynamic microbial responses to the microgravity environment in Earth’s orbit, information on the impact of fractional gravity environments such as lunar </w:t>
      </w:r>
      <w:r w:rsidRPr="00E4754C">
        <w:rPr>
          <w:shd w:val="clear" w:color="auto" w:fill="FFFFFF"/>
        </w:rPr>
        <w:t>and Mars gravity is limited.</w:t>
      </w:r>
      <w:r w:rsidRPr="00E4754C">
        <w:t xml:space="preserve">  In addition, </w:t>
      </w:r>
      <w:r w:rsidR="00624958" w:rsidRPr="00E4754C">
        <w:t xml:space="preserve">negative health effects from </w:t>
      </w:r>
      <w:r w:rsidRPr="00E4754C">
        <w:t xml:space="preserve">other </w:t>
      </w:r>
      <w:r w:rsidR="003136C4" w:rsidRPr="00E4754C">
        <w:t xml:space="preserve">environmental </w:t>
      </w:r>
      <w:r w:rsidRPr="00E4754C">
        <w:t>stimuli</w:t>
      </w:r>
      <w:r w:rsidR="003F0748" w:rsidRPr="00E4754C">
        <w:t xml:space="preserve"> encountered in space</w:t>
      </w:r>
      <w:r w:rsidRPr="00E4754C">
        <w:t xml:space="preserve">, including exposure to radiation, celestial dusts, </w:t>
      </w:r>
      <w:r w:rsidR="00624958" w:rsidRPr="00E4754C">
        <w:t xml:space="preserve">and </w:t>
      </w:r>
      <w:r w:rsidRPr="00E4754C">
        <w:t>different atmospheric compositions and pressures,</w:t>
      </w:r>
      <w:r w:rsidR="003136C4" w:rsidRPr="00E4754C">
        <w:t xml:space="preserve"> may synergistically “stack” </w:t>
      </w:r>
      <w:r w:rsidR="00624958" w:rsidRPr="00E4754C">
        <w:t>to</w:t>
      </w:r>
      <w:r w:rsidR="003136C4" w:rsidRPr="00E4754C">
        <w:t xml:space="preserve"> contribute to a higher risk </w:t>
      </w:r>
      <w:r w:rsidR="003F0748" w:rsidRPr="00E4754C">
        <w:t>to crew health and environmental sustainability</w:t>
      </w:r>
      <w:r w:rsidR="00A534D8" w:rsidRPr="00E4754C">
        <w:t>.</w:t>
      </w:r>
      <w:r w:rsidRPr="00E4754C">
        <w:t xml:space="preserve"> </w:t>
      </w:r>
      <w:r w:rsidR="00E45139" w:rsidRPr="00E4754C">
        <w:t>This consideration</w:t>
      </w:r>
      <w:r w:rsidR="00E45139" w:rsidRPr="00E4754C">
        <w:rPr>
          <w:strike/>
        </w:rPr>
        <w:t xml:space="preserve"> </w:t>
      </w:r>
      <w:r w:rsidR="00E45139" w:rsidRPr="00E4754C">
        <w:rPr>
          <w:bCs/>
        </w:rPr>
        <w:t xml:space="preserve">reinforces the </w:t>
      </w:r>
      <w:r w:rsidR="00E45139" w:rsidRPr="00E4754C">
        <w:t>need to encourage more integrative research between scientific disciplines, including microbiology and radiobiology, to guide future research and development of countermeasures.</w:t>
      </w:r>
    </w:p>
    <w:p w14:paraId="369213F6" w14:textId="1AA52D93" w:rsidR="007B2417" w:rsidRPr="00E4754C" w:rsidRDefault="00336B2C" w:rsidP="00751667">
      <w:pPr>
        <w:autoSpaceDE w:val="0"/>
        <w:autoSpaceDN w:val="0"/>
        <w:adjustRightInd w:val="0"/>
        <w:ind w:firstLine="720"/>
      </w:pPr>
      <w:r w:rsidRPr="00E4754C">
        <w:rPr>
          <w:strike/>
          <w:noProof/>
        </w:rPr>
        <mc:AlternateContent>
          <mc:Choice Requires="wps">
            <w:drawing>
              <wp:anchor distT="45720" distB="45720" distL="114300" distR="114300" simplePos="0" relativeHeight="251665408" behindDoc="0" locked="0" layoutInCell="1" allowOverlap="1" wp14:anchorId="26EF8F4B" wp14:editId="2A974D95">
                <wp:simplePos x="0" y="0"/>
                <wp:positionH relativeFrom="margin">
                  <wp:align>left</wp:align>
                </wp:positionH>
                <wp:positionV relativeFrom="paragraph">
                  <wp:posOffset>3112135</wp:posOffset>
                </wp:positionV>
                <wp:extent cx="5913755" cy="1404620"/>
                <wp:effectExtent l="0" t="0" r="1079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755" cy="1404620"/>
                        </a:xfrm>
                        <a:prstGeom prst="rect">
                          <a:avLst/>
                        </a:prstGeom>
                        <a:solidFill>
                          <a:srgbClr val="FFFFFF"/>
                        </a:solidFill>
                        <a:ln w="9525">
                          <a:solidFill>
                            <a:srgbClr val="000000"/>
                          </a:solidFill>
                          <a:miter lim="800000"/>
                          <a:headEnd/>
                          <a:tailEnd/>
                        </a:ln>
                      </wps:spPr>
                      <wps:txbx>
                        <w:txbxContent>
                          <w:p w14:paraId="4C5CCF6B" w14:textId="2EF01059" w:rsidR="008F4A3F" w:rsidRPr="00ED669C" w:rsidRDefault="008F4A3F" w:rsidP="008F4A3F">
                            <w:pPr>
                              <w:jc w:val="center"/>
                              <w:rPr>
                                <w:b/>
                                <w:bCs/>
                                <w:sz w:val="22"/>
                                <w:szCs w:val="22"/>
                              </w:rPr>
                            </w:pPr>
                            <w:r w:rsidRPr="00ED669C">
                              <w:rPr>
                                <w:b/>
                                <w:bCs/>
                                <w:sz w:val="22"/>
                                <w:szCs w:val="22"/>
                              </w:rPr>
                              <w:t xml:space="preserve">While previous spaceflight and spaceflight analogue experiments have indicated possible stimuli for unexpected microbial responses observed </w:t>
                            </w:r>
                            <w:r w:rsidR="00A467FB">
                              <w:rPr>
                                <w:b/>
                                <w:bCs/>
                                <w:sz w:val="22"/>
                                <w:szCs w:val="22"/>
                              </w:rPr>
                              <w:t>during</w:t>
                            </w:r>
                            <w:r w:rsidRPr="00ED669C">
                              <w:rPr>
                                <w:b/>
                                <w:bCs/>
                                <w:sz w:val="22"/>
                                <w:szCs w:val="22"/>
                              </w:rPr>
                              <w:t xml:space="preserve"> growth in these environments, few underlying mechanisms have been identified.  Understanding </w:t>
                            </w:r>
                            <w:r w:rsidRPr="00ED669C">
                              <w:rPr>
                                <w:b/>
                                <w:bCs/>
                                <w:i/>
                                <w:iCs/>
                                <w:sz w:val="22"/>
                                <w:szCs w:val="22"/>
                              </w:rPr>
                              <w:t>mechanisms</w:t>
                            </w:r>
                            <w:r w:rsidRPr="00ED669C">
                              <w:rPr>
                                <w:b/>
                                <w:bCs/>
                                <w:sz w:val="22"/>
                                <w:szCs w:val="22"/>
                              </w:rPr>
                              <w:t xml:space="preserve"> is critical to predict how microorganisms will respond to the unique environment of spacefligh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6EF8F4B" id="_x0000_t202" coordsize="21600,21600" o:spt="202" path="m,l,21600r21600,l21600,xe">
                <v:stroke joinstyle="miter"/>
                <v:path gradientshapeok="t" o:connecttype="rect"/>
              </v:shapetype>
              <v:shape id="Text Box 2" o:spid="_x0000_s1026" type="#_x0000_t202" style="position:absolute;left:0;text-align:left;margin-left:0;margin-top:245.05pt;width:465.65pt;height:110.6pt;z-index:25166540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">
                <v:textbox style="mso-fit-shape-to-text:t">
                  <w:txbxContent>
                    <w:p w14:paraId="4C5CCF6B" w14:textId="2EF01059" w:rsidR="008F4A3F" w:rsidRPr="00ED669C" w:rsidRDefault="008F4A3F" w:rsidP="008F4A3F">
                      <w:pPr>
                        <w:jc w:val="center"/>
                        <w:rPr>
                          <w:b/>
                          <w:bCs/>
                          <w:sz w:val="22"/>
                          <w:szCs w:val="22"/>
                        </w:rPr>
                      </w:pPr>
                      <w:r w:rsidRPr="00ED669C">
                        <w:rPr>
                          <w:b/>
                          <w:bCs/>
                          <w:sz w:val="22"/>
                          <w:szCs w:val="22"/>
                        </w:rPr>
                        <w:t xml:space="preserve">While previous spaceflight and spaceflight analogue experiments have indicated possible stimuli for unexpected microbial responses observed </w:t>
                      </w:r>
                      <w:r w:rsidR="00A467FB">
                        <w:rPr>
                          <w:b/>
                          <w:bCs/>
                          <w:sz w:val="22"/>
                          <w:szCs w:val="22"/>
                        </w:rPr>
                        <w:t>during</w:t>
                      </w:r>
                      <w:r w:rsidRPr="00ED669C">
                        <w:rPr>
                          <w:b/>
                          <w:bCs/>
                          <w:sz w:val="22"/>
                          <w:szCs w:val="22"/>
                        </w:rPr>
                        <w:t xml:space="preserve"> growth in these environments, few underlying mechanisms have been identified.  Understanding </w:t>
                      </w:r>
                      <w:r w:rsidRPr="00ED669C">
                        <w:rPr>
                          <w:b/>
                          <w:bCs/>
                          <w:i/>
                          <w:iCs/>
                          <w:sz w:val="22"/>
                          <w:szCs w:val="22"/>
                        </w:rPr>
                        <w:t>mechanisms</w:t>
                      </w:r>
                      <w:r w:rsidRPr="00ED669C">
                        <w:rPr>
                          <w:b/>
                          <w:bCs/>
                          <w:sz w:val="22"/>
                          <w:szCs w:val="22"/>
                        </w:rPr>
                        <w:t xml:space="preserve"> is critical to predict how microorganisms will respond to the unique environment of spaceflight.</w:t>
                      </w:r>
                    </w:p>
                  </w:txbxContent>
                </v:textbox>
                <w10:wrap type="square" anchorx="margin"/>
              </v:shape>
            </w:pict>
          </mc:Fallback>
        </mc:AlternateContent>
      </w:r>
      <w:r w:rsidR="00E046C5" w:rsidRPr="00E4754C">
        <w:t>U</w:t>
      </w:r>
      <w:r w:rsidR="007B2417" w:rsidRPr="00E4754C">
        <w:t xml:space="preserve">nderstanding microbial responses to extreme environments has been a cornerstone of microbiological research, such as studying responses to acid and thermal stressors. This has led to </w:t>
      </w:r>
      <w:r w:rsidR="0038709B" w:rsidRPr="00E4754C">
        <w:t xml:space="preserve">advanced mechanistic understanding of biological systems and </w:t>
      </w:r>
      <w:r w:rsidR="007B2417" w:rsidRPr="00E4754C">
        <w:t xml:space="preserve">translational breakthroughs in human health and quality of life. </w:t>
      </w:r>
      <w:r w:rsidR="00C605F2" w:rsidRPr="00E4754C">
        <w:t>The extreme environment associated with s</w:t>
      </w:r>
      <w:r w:rsidR="007B2417" w:rsidRPr="00E4754C">
        <w:t>paceflight platforms provide</w:t>
      </w:r>
      <w:r w:rsidR="007B4FAB" w:rsidRPr="00E4754C">
        <w:t>s</w:t>
      </w:r>
      <w:r w:rsidR="007B2417" w:rsidRPr="00E4754C">
        <w:t xml:space="preserve"> unique opportunities to study microbial adaptation in low gravity to investigate the impact of various forces on living systems that are often obscured on Earth by the presence of gravity</w:t>
      </w:r>
      <w:r w:rsidR="0058271E" w:rsidRPr="00E4754C">
        <w:t xml:space="preserve"> -</w:t>
      </w:r>
      <w:r w:rsidR="007B2417" w:rsidRPr="00E4754C">
        <w:rPr>
          <w:i/>
          <w:iCs/>
        </w:rPr>
        <w:t xml:space="preserve"> </w:t>
      </w:r>
      <w:r w:rsidR="007B2417" w:rsidRPr="00E4754C">
        <w:t xml:space="preserve">and to understand how these forces regulate microbial structural and functional processes. Predictably, as with other physical forces, the mechanical unloading experienced by cells in reduced gravity can reveal novel mechanotransduction mechanisms that alter microbial molecular </w:t>
      </w:r>
      <w:proofErr w:type="spellStart"/>
      <w:r w:rsidR="007B2417" w:rsidRPr="00E4754C">
        <w:t>genetic</w:t>
      </w:r>
      <w:proofErr w:type="spellEnd"/>
      <w:r w:rsidR="007B2417" w:rsidRPr="00E4754C">
        <w:t xml:space="preserve"> and phenotypic responses, which may influence adaptation to this unique environment. Indeed, the discovery that biomechanical forces (</w:t>
      </w:r>
      <w:r w:rsidR="007B2417" w:rsidRPr="00E4754C">
        <w:rPr>
          <w:i/>
          <w:iCs/>
        </w:rPr>
        <w:t>e.g.,</w:t>
      </w:r>
      <w:r w:rsidR="007B2417" w:rsidRPr="00E4754C">
        <w:t xml:space="preserve"> fluid shear) relevant to those encountered by microorganisms in both spaceflight and </w:t>
      </w:r>
      <w:r w:rsidR="007B2417" w:rsidRPr="00E4754C">
        <w:rPr>
          <w:i/>
        </w:rPr>
        <w:t>in vivo</w:t>
      </w:r>
      <w:r w:rsidR="007B2417" w:rsidRPr="00E4754C">
        <w:t xml:space="preserve"> during the natural course of infection could regulate microbial virulence was first identified using microgravity analogues </w:t>
      </w:r>
      <w:r w:rsidR="00A534D8" w:rsidRPr="00E4754C">
        <w:fldChar w:fldCharType="begin">
          <w:fldData xml:space="preserve">PEVuZE5vdGU+PENpdGU+PEF1dGhvcj5OaWNrZXJzb248L0F1dGhvcj48WWVhcj4yMDAwPC9ZZWFy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</w:fldData>
        </w:fldChar>
      </w:r>
      <w:r w:rsidR="00A534D8" w:rsidRPr="00E4754C">
        <w:instrText xml:space="preserve"> ADDIN EN.CITE </w:instrText>
      </w:r>
      <w:r w:rsidR="00A534D8" w:rsidRPr="00E4754C">
        <w:fldChar w:fldCharType="begin">
          <w:fldData xml:space="preserve">PEVuZE5vdGU+PENpdGU+PEF1dGhvcj5OaWNrZXJzb248L0F1dGhvcj48WWVhcj4yMDAwPC9ZZWFy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</w:fldData>
        </w:fldChar>
      </w:r>
      <w:r w:rsidR="00A534D8" w:rsidRPr="00E4754C">
        <w:instrText xml:space="preserve"> ADDIN EN.CITE.DATA </w:instrText>
      </w:r>
      <w:r w:rsidR="00A534D8" w:rsidRPr="00E4754C">
        <w:fldChar w:fldCharType="end"/>
      </w:r>
      <w:r w:rsidR="00A534D8" w:rsidRPr="00E4754C">
        <w:fldChar w:fldCharType="separate"/>
      </w:r>
      <w:r w:rsidR="00A534D8" w:rsidRPr="00E4754C">
        <w:rPr>
          <w:noProof/>
          <w:vertAlign w:val="superscript"/>
        </w:rPr>
        <w:t>9</w:t>
      </w:r>
      <w:r w:rsidR="00A534D8" w:rsidRPr="00E4754C">
        <w:fldChar w:fldCharType="end"/>
      </w:r>
      <w:r w:rsidR="00A467FB" w:rsidRPr="00E4754C">
        <w:t xml:space="preserve"> </w:t>
      </w:r>
      <w:r w:rsidR="007B2417" w:rsidRPr="00E4754C">
        <w:t xml:space="preserve">and subsequently validated in </w:t>
      </w:r>
      <w:r w:rsidR="003D5CBE" w:rsidRPr="00E4754C">
        <w:t xml:space="preserve">separate </w:t>
      </w:r>
      <w:r w:rsidR="007B2417" w:rsidRPr="00E4754C">
        <w:t xml:space="preserve">spaceflight experiments </w:t>
      </w:r>
      <w:r w:rsidR="007B2417" w:rsidRPr="00E4754C">
        <w:fldChar w:fldCharType="begin">
          <w:fldData xml:space="preserve">PEVuZE5vdGU+PENpdGU+PEF1dGhvcj5XaWxzb248L0F1dGhvcj48WWVhcj4yMDA3PC9ZZWFyPjxS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E2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</w:fldData>
        </w:fldChar>
      </w:r>
      <w:r w:rsidR="00894A13" w:rsidRPr="00E4754C">
        <w:instrText xml:space="preserve"> ADDIN EN.CITE </w:instrText>
      </w:r>
      <w:r w:rsidR="00894A13" w:rsidRPr="00E4754C">
        <w:fldChar w:fldCharType="begin">
          <w:fldData xml:space="preserve">PEVuZE5vdGU+PENpdGU+PEF1dGhvcj5XaWxzb248L0F1dGhvcj48WWVhcj4yMDA3PC9ZZWFyPjxS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E2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</w:fldData>
        </w:fldChar>
      </w:r>
      <w:r w:rsidR="00894A13" w:rsidRPr="00E4754C">
        <w:instrText xml:space="preserve"> ADDIN EN.CITE.DATA </w:instrText>
      </w:r>
      <w:r w:rsidR="00894A13" w:rsidRPr="00E4754C">
        <w:fldChar w:fldCharType="end"/>
      </w:r>
      <w:r w:rsidR="007B2417" w:rsidRPr="00E4754C">
        <w:fldChar w:fldCharType="separate"/>
      </w:r>
      <w:r w:rsidR="00894A13" w:rsidRPr="00E4754C">
        <w:rPr>
          <w:noProof/>
          <w:vertAlign w:val="superscript"/>
        </w:rPr>
        <w:t>9,17</w:t>
      </w:r>
      <w:r w:rsidR="007B2417" w:rsidRPr="00E4754C">
        <w:fldChar w:fldCharType="end"/>
      </w:r>
      <w:r w:rsidR="007B2417" w:rsidRPr="00E4754C">
        <w:t xml:space="preserve">. Moreover, understanding spaceflight-induced microbial responses can be relevant to higher eukaryotic cell types, including mammalian cells, since many human genes have bacterial origins, and several principles of gene network regulation are common to both prokaryotes and eukaryotes.  </w:t>
      </w:r>
    </w:p>
    <w:p w14:paraId="004FC18E" w14:textId="5BA87257" w:rsidR="00181FD3" w:rsidRPr="00E4754C" w:rsidRDefault="00181FD3" w:rsidP="000573AB">
      <w:pPr>
        <w:autoSpaceDE w:val="0"/>
        <w:autoSpaceDN w:val="0"/>
        <w:adjustRightInd w:val="0"/>
        <w:rPr>
          <w:b/>
          <w:bCs/>
          <w:i/>
          <w:iCs/>
        </w:rPr>
      </w:pPr>
      <w:r w:rsidRPr="00E4754C">
        <w:rPr>
          <w:b/>
          <w:bCs/>
          <w:i/>
          <w:iCs/>
        </w:rPr>
        <w:lastRenderedPageBreak/>
        <w:t>Current Microbiological Operations and Mitigation Approaches</w:t>
      </w:r>
    </w:p>
    <w:p w14:paraId="25C9BAE6" w14:textId="71E6F0CC" w:rsidR="00E046C5" w:rsidRPr="00E4754C" w:rsidRDefault="00F008B4" w:rsidP="000573AB">
      <w:bookmarkStart w:id="0" w:name="_Hlk84859330"/>
      <w:r w:rsidRPr="00E4754C">
        <w:t xml:space="preserve">Since many aspects of microbial risks during spaceflight remain poorly characterized, stringent microbiologically-related crew health protocols have been enforced to mitigate the risks of infectious disease and environmental contamination during spaceflight missions, including preflight crew quarantine through the Crew Health Stabilization Program, microbial monitoring of spacecraft, its cargo and food, and biosafety assessments of biological payloads and hardware </w:t>
      </w:r>
      <w:r w:rsidRPr="00E4754C">
        <w:fldChar w:fldCharType="begin"/>
      </w:r>
      <w:r w:rsidRPr="00E4754C">
        <w:instrText xml:space="preserve"> ADDIN EN.CITE &lt;EndNote&gt;&lt;Cite&gt;&lt;Author&gt;Oubre&lt;/Author&gt;&lt;Year&gt;2016&lt;/Year&gt;&lt;RecNum&gt;1572&lt;/RecNum&gt;&lt;DisplayText&gt;&lt;style face="superscript"&gt;31&lt;/style&gt;&lt;/DisplayText&gt;&lt;record&gt;&lt;rec-number&gt;1572&lt;/rec-number&gt;&lt;foreign-keys&gt;&lt;key app="EN" db-id="fsvffvae55sfayew0t75ptzcswxwddd9e95d" timestamp="1581696778"&gt;1572&lt;/key&gt;&lt;/foreign-keys&gt;&lt;ref-type name="Electronic Book Section"&gt;60&lt;/ref-type&gt;&lt;contributors&gt;&lt;authors&gt;&lt;author&gt;Oubre, C. M.&lt;/author&gt;&lt;author&gt;Pierson, D.&lt;/author&gt;&lt;author&gt;Ott, C. M.&lt;/author&gt;&lt;/authors&gt;&lt;secondary-authors&gt;&lt;author&gt;Nicogossian, A. E.&lt;/author&gt;&lt;author&gt;Williams, R. L.&lt;/author&gt;&lt;author&gt;Huntoon, C.&lt;/author&gt;&lt;author&gt;Doarn, C. R.&lt;/author&gt;&lt;author&gt;Polk, J. D.&lt;/author&gt;&lt;author&gt;Schneider, V. S.&lt;/author&gt;&lt;/secondary-authors&gt;&lt;/contributors&gt;&lt;titles&gt;&lt;title&gt;Microbiology&lt;/title&gt;&lt;secondary-title&gt;Space Physiology and Medicine: From Evidence to Practice&lt;/secondary-title&gt;&lt;/titles&gt;&lt;pages&gt;155-167&lt;/pages&gt;&lt;number&gt;5&lt;/number&gt;&lt;edition&gt;4th&lt;/edition&gt;&lt;dates&gt;&lt;year&gt;2016&lt;/year&gt;&lt;/dates&gt;&lt;pub-location&gt;New York&lt;/pub-location&gt;&lt;publisher&gt;Springer Nature&lt;/publisher&gt;&lt;urls&gt;&lt;/urls&gt;&lt;/record&gt;&lt;/Cite&gt;&lt;/EndNote&gt;</w:instrText>
      </w:r>
      <w:r w:rsidRPr="00E4754C">
        <w:fldChar w:fldCharType="separate"/>
      </w:r>
      <w:r w:rsidRPr="00E4754C">
        <w:rPr>
          <w:noProof/>
          <w:vertAlign w:val="superscript"/>
        </w:rPr>
        <w:t>31</w:t>
      </w:r>
      <w:r w:rsidRPr="00E4754C">
        <w:fldChar w:fldCharType="end"/>
      </w:r>
      <w:r w:rsidRPr="00E4754C">
        <w:t xml:space="preserve">. </w:t>
      </w:r>
      <w:bookmarkEnd w:id="0"/>
      <w:r w:rsidR="00E046C5" w:rsidRPr="00E4754C">
        <w:t>Even with these precautions, infectious disease and environmental contamination events (</w:t>
      </w:r>
      <w:r w:rsidR="00E046C5" w:rsidRPr="00E4754C">
        <w:rPr>
          <w:i/>
          <w:iCs/>
        </w:rPr>
        <w:t>e.g.,</w:t>
      </w:r>
      <w:r w:rsidR="00E046C5" w:rsidRPr="00E4754C">
        <w:rPr>
          <w:rStyle w:val="apple-converted-space"/>
        </w:rPr>
        <w:t> </w:t>
      </w:r>
      <w:r w:rsidR="00E046C5" w:rsidRPr="00E4754C">
        <w:t>biofouling and biofilms) still occur</w:t>
      </w:r>
      <w:r w:rsidR="00311466" w:rsidRPr="00E4754C">
        <w:t xml:space="preserve"> </w:t>
      </w:r>
      <w:r w:rsidR="00311466" w:rsidRPr="00E4754C">
        <w:fldChar w:fldCharType="begin"/>
      </w:r>
      <w:r w:rsidR="00894A13" w:rsidRPr="00E4754C">
        <w:instrText xml:space="preserve"> ADDIN EN.CITE &lt;EndNote&gt;&lt;Cite&gt;&lt;Author&gt;Risin&lt;/Author&gt;&lt;Year&gt;2009&lt;/Year&gt;&lt;RecNum&gt;1301&lt;/RecNum&gt;&lt;DisplayText&gt;&lt;style face="superscript"&gt;32,33&lt;/style&gt;&lt;/DisplayText&gt;&lt;record&gt;&lt;rec-number&gt;1301&lt;/rec-number&gt;&lt;foreign-keys&gt;&lt;key app="EN" db-id="fsvffvae55sfayew0t75ptzcswxwddd9e95d" timestamp="1353375431"&gt;1301&lt;/key&gt;&lt;/foreign-keys&gt;&lt;ref-type name="Book Section"&gt;5&lt;/ref-type&gt;&lt;contributors&gt;&lt;authors&gt;&lt;author&gt;Risin, D.&lt;/author&gt;&lt;/authors&gt;&lt;secondary-authors&gt;&lt;author&gt;McPhee, J.C.&lt;/author&gt;&lt;author&gt;Charles, J.B.&lt;/author&gt;&lt;/secondary-authors&gt;&lt;/contributors&gt;&lt;titles&gt;&lt;title&gt;Risk of inability to adequately treat an ill or injured crew member&lt;/title&gt;&lt;secondary-title&gt;Human Health and Performance Risks of Space Exploration Missions&lt;/secondary-title&gt;&lt;/titles&gt;&lt;dates&gt;&lt;year&gt;2009&lt;/year&gt;&lt;/dates&gt;&lt;pub-location&gt;Houston, TX&lt;/pub-location&gt;&lt;publisher&gt;NASA SP-2009-3405&lt;/publisher&gt;&lt;urls&gt;&lt;/urls&gt;&lt;/record&gt;&lt;/Cite&gt;&lt;Cite&gt;&lt;Author&gt;Pierson&lt;/Author&gt;&lt;Year&gt;2012&lt;/Year&gt;&lt;RecNum&gt;1451&lt;/RecNum&gt;&lt;record&gt;&lt;rec-number&gt;1451&lt;/rec-number&gt;&lt;foreign-keys&gt;&lt;key app="EN" db-id="fsvffvae55sfayew0t75ptzcswxwddd9e95d" timestamp="1448659207"&gt;1451&lt;/key&gt;&lt;/foreign-keys&gt;&lt;ref-type name="Book Section"&gt;5&lt;/ref-type&gt;&lt;contributors&gt;&lt;authors&gt;&lt;author&gt;Pierson, D. L.&lt;/author&gt;&lt;author&gt;Botkin, D. J.&lt;/author&gt;&lt;author&gt;Bruce, R. J.&lt;/author&gt;&lt;author&gt;Castro, V. A.&lt;/author&gt;&lt;author&gt;Smith, M. J.&lt;/author&gt;&lt;author&gt;Oubre, C. M.&lt;/author&gt;&lt;author&gt;Ott, C. M.&lt;/author&gt;&lt;/authors&gt;&lt;secondary-authors&gt;&lt;author&gt;Moldenhauer, J.&lt;/author&gt;&lt;/secondary-authors&gt;&lt;/contributors&gt;&lt;titles&gt;&lt;title&gt;Microbial Monitoring of the International Space Station. &lt;/title&gt;&lt;secondary-title&gt;Environmental Monitoring: A Comprehensive Handbook&lt;/secondary-title&gt;&lt;/titles&gt;&lt;dates&gt;&lt;year&gt;2012&lt;/year&gt;&lt;/dates&gt;&lt;pub-location&gt;River Grove, IL.&lt;/pub-location&gt;&lt;publisher&gt;DHI Publishing, LLC&lt;/publisher&gt;&lt;urls&gt;&lt;/urls&gt;&lt;/record&gt;&lt;/Cite&gt;&lt;/EndNote&gt;</w:instrText>
      </w:r>
      <w:r w:rsidR="00311466" w:rsidRPr="00E4754C">
        <w:fldChar w:fldCharType="separate"/>
      </w:r>
      <w:r w:rsidR="00894A13" w:rsidRPr="00E4754C">
        <w:rPr>
          <w:noProof/>
          <w:vertAlign w:val="superscript"/>
        </w:rPr>
        <w:t>32,33</w:t>
      </w:r>
      <w:r w:rsidR="00311466" w:rsidRPr="00E4754C">
        <w:fldChar w:fldCharType="end"/>
      </w:r>
      <w:r w:rsidR="00E046C5" w:rsidRPr="00E4754C">
        <w:t xml:space="preserve">.  As spaceflight exploration becomes more frequent and commercial vehicles are routinely integrated into future mission scenarios, increased investment in microbiological research will be essential to better characterize spaceflight-associated risks and leverage beneficial aspects of microorganisms for health and habitat sustainability </w:t>
      </w:r>
      <w:r w:rsidR="00521796" w:rsidRPr="00E4754C">
        <w:t>to</w:t>
      </w:r>
      <w:r w:rsidR="00E046C5" w:rsidRPr="00E4754C">
        <w:t xml:space="preserve"> successful</w:t>
      </w:r>
      <w:r w:rsidR="00521796" w:rsidRPr="00E4754C">
        <w:t>ly</w:t>
      </w:r>
      <w:r w:rsidR="00E046C5" w:rsidRPr="00E4754C">
        <w:t xml:space="preserve"> transition humans to deep space.</w:t>
      </w:r>
    </w:p>
    <w:p w14:paraId="05F8E533" w14:textId="7B23A43F" w:rsidR="00E046C5" w:rsidRPr="00E4754C" w:rsidRDefault="00E046C5" w:rsidP="000573AB">
      <w:pPr>
        <w:autoSpaceDE w:val="0"/>
        <w:autoSpaceDN w:val="0"/>
        <w:adjustRightInd w:val="0"/>
      </w:pPr>
    </w:p>
    <w:p w14:paraId="193D3663" w14:textId="68375922" w:rsidR="0092080B" w:rsidRPr="00E4754C" w:rsidRDefault="00917093" w:rsidP="000573AB">
      <w:pPr>
        <w:autoSpaceDE w:val="0"/>
        <w:autoSpaceDN w:val="0"/>
        <w:adjustRightInd w:val="0"/>
        <w:rPr>
          <w:b/>
          <w:bCs/>
          <w:i/>
          <w:iCs/>
        </w:rPr>
      </w:pPr>
      <w:r w:rsidRPr="00E4754C">
        <w:rPr>
          <w:b/>
          <w:bCs/>
          <w:i/>
          <w:iCs/>
        </w:rPr>
        <w:t>Evidence of Health Effects and Corresponding Gaps in Knowledge</w:t>
      </w:r>
    </w:p>
    <w:p w14:paraId="418D0B18" w14:textId="0B61E712" w:rsidR="0089771B" w:rsidRPr="00E4754C" w:rsidRDefault="00482384" w:rsidP="001B381B">
      <w:pPr>
        <w:autoSpaceDE w:val="0"/>
        <w:autoSpaceDN w:val="0"/>
        <w:adjustRightInd w:val="0"/>
        <w:rPr>
          <w:b/>
          <w:bCs/>
        </w:rPr>
      </w:pPr>
      <w:r w:rsidRPr="00E4754C">
        <w:rPr>
          <w:rFonts w:eastAsia="TimesNewRomanPSMT"/>
        </w:rPr>
        <w:t xml:space="preserve">As human exploration of space extends toward the Moon and beyond, an improved understanding of the risk due to </w:t>
      </w:r>
      <w:r w:rsidR="008C3825" w:rsidRPr="00E4754C">
        <w:rPr>
          <w:rFonts w:eastAsia="TimesNewRomanPSMT"/>
        </w:rPr>
        <w:t>altered microbial characteristics</w:t>
      </w:r>
      <w:r w:rsidRPr="00E4754C">
        <w:rPr>
          <w:rFonts w:eastAsia="TimesNewRomanPSMT"/>
        </w:rPr>
        <w:t xml:space="preserve"> becomes critical to ensure crew health, safety</w:t>
      </w:r>
      <w:r w:rsidR="003C4DD0">
        <w:rPr>
          <w:rFonts w:eastAsia="TimesNewRomanPSMT"/>
        </w:rPr>
        <w:t>,</w:t>
      </w:r>
      <w:r w:rsidRPr="00E4754C">
        <w:rPr>
          <w:rFonts w:eastAsia="TimesNewRomanPSMT"/>
        </w:rPr>
        <w:t xml:space="preserve"> and performance.</w:t>
      </w:r>
      <w:r w:rsidRPr="00E4754C">
        <w:rPr>
          <w:rFonts w:eastAsia="TimesNewRomanPSMT"/>
          <w:sz w:val="22"/>
          <w:szCs w:val="22"/>
        </w:rPr>
        <w:t xml:space="preserve"> </w:t>
      </w:r>
      <w:r w:rsidR="00917093" w:rsidRPr="00E4754C">
        <w:t>For over 60 years, microbiological research from spaceflight and spaceflight analogue experiments has demonstrated unexpected microbial responses to these unique environments</w:t>
      </w:r>
      <w:r w:rsidR="001A3D9A" w:rsidRPr="00E4754C">
        <w:t>, m</w:t>
      </w:r>
      <w:r w:rsidR="00917093" w:rsidRPr="00E4754C">
        <w:t xml:space="preserve">any of </w:t>
      </w:r>
      <w:r w:rsidR="001A3D9A" w:rsidRPr="00E4754C">
        <w:t>which</w:t>
      </w:r>
      <w:r w:rsidR="00917093" w:rsidRPr="00E4754C">
        <w:t xml:space="preserve"> directly relate to astronaut health and their medical care</w:t>
      </w:r>
      <w:r w:rsidR="001A3D9A" w:rsidRPr="00E4754C">
        <w:t xml:space="preserve"> </w:t>
      </w:r>
      <w:r w:rsidR="00311466" w:rsidRPr="00E4754C">
        <w:fldChar w:fldCharType="begin"/>
      </w:r>
      <w:r w:rsidR="00894A13" w:rsidRPr="00E4754C">
        <w:instrText xml:space="preserve"> ADDIN EN.CITE &lt;EndNote&gt;&lt;Cite&gt;&lt;Author&gt;Ott&lt;/Author&gt;&lt;Year&gt;2020&lt;/Year&gt;&lt;RecNum&gt;1395&lt;/RecNum&gt;&lt;DisplayText&gt;&lt;style face="superscript"&gt;15,34&lt;/style&gt;&lt;/DisplayText&gt;&lt;record&gt;&lt;rec-number&gt;1395&lt;/rec-number&gt;&lt;foreign-keys&gt;&lt;key app="EN" db-id="fsvffvae55sfayew0t75ptzcswxwddd9e95d" timestamp="1430593557"&gt;1395&lt;/key&gt;&lt;/foreign-keys&gt;&lt;ref-type name="Book Section"&gt;5&lt;/ref-type&gt;&lt;contributors&gt;&lt;authors&gt;&lt;author&gt;Ott, C. M.&lt;/author&gt;&lt;author&gt;Crabbé, A.&lt;/author&gt;&lt;author&gt;Wilson, J. W.&lt;/author&gt;&lt;author&gt;Barrila, J.&lt;/author&gt;&lt;author&gt;Castro, S. L.&lt;/author&gt;&lt;author&gt;Nickerson, C.&lt;/author&gt;&lt;/authors&gt;&lt;secondary-authors&gt;&lt;author&gt;Chouker, A.&lt;/author&gt;&lt;/secondary-authors&gt;&lt;/contributors&gt;&lt;titles&gt;&lt;title&gt;Microbial Stress: Spaceflight-induced Alterations in Microbial Virulence and Infectious Disease Risks for the Crew&lt;/title&gt;&lt;secondary-title&gt;Stress Challenges and Immunity in Space&lt;/secondary-title&gt;&lt;/titles&gt;&lt;pages&gt;327-356&lt;/pages&gt;&lt;edition&gt;2nd&lt;/edition&gt;&lt;dates&gt;&lt;year&gt;2020&lt;/year&gt;&lt;/dates&gt;&lt;pub-location&gt;Heidelberg&lt;/pub-location&gt;&lt;publisher&gt;Springer&lt;/publisher&gt;&lt;urls&gt;&lt;/urls&gt;&lt;/record&gt;&lt;/Cite&gt;&lt;Cite&gt;&lt;Author&gt;Nickerson&lt;/Author&gt;&lt;Year&gt;2004&lt;/Year&gt;&lt;RecNum&gt;1666&lt;/RecNum&gt;&lt;record&gt;&lt;rec-number&gt;1666&lt;/rec-number&gt;&lt;foreign-keys&gt;&lt;key app="EN" db-id="fsvffvae55sfayew0t75ptzcswxwddd9e95d" timestamp="1630532064"&gt;1666&lt;/key&gt;&lt;/foreign-keys&gt;&lt;ref-type name="Journal Article"&gt;17&lt;/ref-type&gt;&lt;contributors&gt;&lt;authors&gt;&lt;author&gt;Nickerson, CA&lt;/author&gt;&lt;author&gt;Ott, C. M.&lt;/author&gt;&lt;author&gt;Wilson, J. W.&lt;/author&gt;&lt;author&gt;Pierson, D. L.&lt;/author&gt;&lt;/authors&gt;&lt;/contributors&gt;&lt;titles&gt;&lt;title&gt;Microbial responses to microgravity and other low shear environment &lt;/title&gt;&lt;secondary-title&gt;Microbiology and Molecular Biology Reviews&lt;/secondary-title&gt;&lt;/titles&gt;&lt;periodical&gt;&lt;full-title&gt;Microbiology and Molecular Biology Reviews&lt;/full-title&gt;&lt;/periodical&gt;&lt;pages&gt;345-361&lt;/pages&gt;&lt;volume&gt;68&lt;/volume&gt;&lt;section&gt;345&lt;/section&gt;&lt;dates&gt;&lt;year&gt;2004&lt;/year&gt;&lt;/dates&gt;&lt;urls&gt;&lt;/urls&gt;&lt;/record&gt;&lt;/Cite&gt;&lt;/EndNote&gt;</w:instrText>
      </w:r>
      <w:r w:rsidR="00311466" w:rsidRPr="00E4754C">
        <w:fldChar w:fldCharType="separate"/>
      </w:r>
      <w:r w:rsidR="00894A13" w:rsidRPr="00E4754C">
        <w:rPr>
          <w:noProof/>
          <w:vertAlign w:val="superscript"/>
        </w:rPr>
        <w:t>15,34</w:t>
      </w:r>
      <w:r w:rsidR="00311466" w:rsidRPr="00E4754C">
        <w:fldChar w:fldCharType="end"/>
      </w:r>
      <w:r w:rsidR="00311466" w:rsidRPr="00E4754C">
        <w:t xml:space="preserve">. </w:t>
      </w:r>
      <w:r w:rsidR="00917093" w:rsidRPr="00E4754C">
        <w:t xml:space="preserve">For example, </w:t>
      </w:r>
      <w:r w:rsidR="001376EB" w:rsidRPr="00E4754C">
        <w:t xml:space="preserve">previous spaceflight experiments have identified </w:t>
      </w:r>
      <w:r w:rsidR="00FC4973" w:rsidRPr="00E4754C">
        <w:t xml:space="preserve">an </w:t>
      </w:r>
      <w:r w:rsidR="001376EB" w:rsidRPr="00E4754C">
        <w:t xml:space="preserve">increase in antibiotic resistance for </w:t>
      </w:r>
      <w:r w:rsidR="00FC4973" w:rsidRPr="00E4754C">
        <w:t>some bacteria,</w:t>
      </w:r>
      <w:r w:rsidR="001376EB" w:rsidRPr="00E4754C">
        <w:t xml:space="preserve"> </w:t>
      </w:r>
      <w:r w:rsidR="00FC4973" w:rsidRPr="00E4754C">
        <w:t xml:space="preserve">including </w:t>
      </w:r>
      <w:r w:rsidR="001376EB" w:rsidRPr="00E4754C">
        <w:rPr>
          <w:i/>
          <w:iCs/>
        </w:rPr>
        <w:t>Escherichia coli</w:t>
      </w:r>
      <w:r w:rsidR="001376EB" w:rsidRPr="00E4754C">
        <w:t xml:space="preserve"> and </w:t>
      </w:r>
      <w:r w:rsidR="001376EB" w:rsidRPr="00E4754C">
        <w:rPr>
          <w:i/>
          <w:iCs/>
        </w:rPr>
        <w:t>Staphylococcus aureus</w:t>
      </w:r>
      <w:r w:rsidR="00FC4973" w:rsidRPr="00E4754C">
        <w:rPr>
          <w:i/>
          <w:iCs/>
        </w:rPr>
        <w:t>,</w:t>
      </w:r>
      <w:r w:rsidR="001376EB" w:rsidRPr="00E4754C">
        <w:t xml:space="preserve"> in response to spaceflight culture</w:t>
      </w:r>
      <w:r w:rsidR="00311466" w:rsidRPr="00E4754C">
        <w:t xml:space="preserve"> </w:t>
      </w:r>
      <w:r w:rsidR="00311466" w:rsidRPr="00E4754C">
        <w:fldChar w:fldCharType="begin"/>
      </w:r>
      <w:r w:rsidR="00336B2C" w:rsidRPr="00E4754C">
        <w:instrText xml:space="preserve"> ADDIN EN.CITE &lt;EndNote&gt;&lt;Cite&gt;&lt;Author&gt;Nickerson&lt;/Author&gt;&lt;Year&gt;2004&lt;/Year&gt;&lt;RecNum&gt;1666&lt;/RecNum&gt;&lt;DisplayText&gt;&lt;style face="superscript"&gt;15&lt;/style&gt;&lt;/DisplayText&gt;&lt;record&gt;&lt;rec-number&gt;1666&lt;/rec-number&gt;&lt;foreign-keys&gt;&lt;key app="EN" db-id="fsvffvae55sfayew0t75ptzcswxwddd9e95d" timestamp="1630532064"&gt;1666&lt;/key&gt;&lt;/foreign-keys&gt;&lt;ref-type name="Journal Article"&gt;17&lt;/ref-type&gt;&lt;contributors&gt;&lt;authors&gt;&lt;author&gt;Nickerson, CA&lt;/author&gt;&lt;author&gt;Ott, C. M.&lt;/author&gt;&lt;author&gt;Wilson, J. W.&lt;/author&gt;&lt;author&gt;Pierson, D. L.&lt;/author&gt;&lt;/authors&gt;&lt;/contributors&gt;&lt;titles&gt;&lt;title&gt;Microbial responses to microgravity and other low shear environment &lt;/title&gt;&lt;secondary-title&gt;Microbiology and Molecular Biology Reviews&lt;/secondary-title&gt;&lt;/titles&gt;&lt;periodical&gt;&lt;full-title&gt;Microbiology and Molecular Biology Reviews&lt;/full-title&gt;&lt;/periodical&gt;&lt;pages&gt;345-361&lt;/pages&gt;&lt;volume&gt;68&lt;/volume&gt;&lt;section&gt;345&lt;/section&gt;&lt;dates&gt;&lt;year&gt;2004&lt;/year&gt;&lt;/dates&gt;&lt;urls&gt;&lt;/urls&gt;&lt;/record&gt;&lt;/Cite&gt;&lt;/EndNote&gt;</w:instrText>
      </w:r>
      <w:r w:rsidR="00311466" w:rsidRPr="00E4754C">
        <w:fldChar w:fldCharType="separate"/>
      </w:r>
      <w:r w:rsidR="00336B2C" w:rsidRPr="00E4754C">
        <w:rPr>
          <w:noProof/>
          <w:vertAlign w:val="superscript"/>
        </w:rPr>
        <w:t>15</w:t>
      </w:r>
      <w:r w:rsidR="00311466" w:rsidRPr="00E4754C">
        <w:fldChar w:fldCharType="end"/>
      </w:r>
      <w:r w:rsidR="00311466" w:rsidRPr="00E4754C">
        <w:t xml:space="preserve">. </w:t>
      </w:r>
      <w:r w:rsidR="00BC357A" w:rsidRPr="00E4754C">
        <w:t xml:space="preserve">Subsequent spaceflight studies confirmed that antibiotic resistance </w:t>
      </w:r>
      <w:r w:rsidR="0041450C" w:rsidRPr="00E4754C">
        <w:t xml:space="preserve">is </w:t>
      </w:r>
      <w:r w:rsidR="00FB153B" w:rsidRPr="00E4754C">
        <w:t xml:space="preserve">also </w:t>
      </w:r>
      <w:r w:rsidR="0041450C" w:rsidRPr="00E4754C">
        <w:t>increased in other bacteria</w:t>
      </w:r>
      <w:r w:rsidR="00930E99" w:rsidRPr="00E4754C">
        <w:t xml:space="preserve"> cultured in microgravity</w:t>
      </w:r>
      <w:r w:rsidR="00195479" w:rsidRPr="00E4754C">
        <w:t xml:space="preserve">; however, </w:t>
      </w:r>
      <w:r w:rsidR="0041450C" w:rsidRPr="00E4754C">
        <w:t xml:space="preserve">this is not a consistent </w:t>
      </w:r>
      <w:r w:rsidR="00C86073" w:rsidRPr="00E4754C">
        <w:t>response</w:t>
      </w:r>
      <w:r w:rsidR="0041450C" w:rsidRPr="00E4754C">
        <w:t>, as some species showed either decreased or no change in</w:t>
      </w:r>
      <w:r w:rsidR="006F3FDC" w:rsidRPr="00E4754C">
        <w:t xml:space="preserve"> </w:t>
      </w:r>
      <w:r w:rsidR="0041450C" w:rsidRPr="00E4754C">
        <w:t xml:space="preserve">resistance </w:t>
      </w:r>
      <w:r w:rsidR="00FB153B" w:rsidRPr="00E4754C">
        <w:t xml:space="preserve">to antibiotics </w:t>
      </w:r>
      <w:r w:rsidR="003A7210" w:rsidRPr="00E4754C">
        <w:t>as compared to</w:t>
      </w:r>
      <w:r w:rsidR="0041450C" w:rsidRPr="00E4754C">
        <w:t xml:space="preserve"> </w:t>
      </w:r>
      <w:r w:rsidR="00F9604C" w:rsidRPr="00E4754C">
        <w:t>ground-based</w:t>
      </w:r>
      <w:r w:rsidR="0041450C" w:rsidRPr="00E4754C">
        <w:t xml:space="preserve"> controls.</w:t>
      </w:r>
      <w:r w:rsidRPr="00E4754C">
        <w:t xml:space="preserve"> </w:t>
      </w:r>
      <w:r w:rsidR="00F9604C" w:rsidRPr="00E4754C">
        <w:t xml:space="preserve">The </w:t>
      </w:r>
      <w:r w:rsidR="00FB153B" w:rsidRPr="00E4754C">
        <w:t>implications</w:t>
      </w:r>
      <w:r w:rsidR="00F9604C" w:rsidRPr="00E4754C">
        <w:t xml:space="preserve"> of changes in antibiotic resistance in microbial pathogens during spaceflight was reinforced by </w:t>
      </w:r>
      <w:r w:rsidR="00B47F09" w:rsidRPr="00E4754C">
        <w:t xml:space="preserve">independent </w:t>
      </w:r>
      <w:r w:rsidR="00F9604C" w:rsidRPr="00E4754C">
        <w:t xml:space="preserve">spaceflight experiments investigating alterations in the virulence and </w:t>
      </w:r>
      <w:r w:rsidR="00F70A31" w:rsidRPr="00E4754C">
        <w:t xml:space="preserve">global </w:t>
      </w:r>
      <w:r w:rsidR="00F9604C" w:rsidRPr="00E4754C">
        <w:t xml:space="preserve">gene expression of the enteric pathogen </w:t>
      </w:r>
      <w:r w:rsidR="00F9604C" w:rsidRPr="00E4754C">
        <w:rPr>
          <w:i/>
          <w:iCs/>
        </w:rPr>
        <w:t>Salmonella enterica</w:t>
      </w:r>
      <w:r w:rsidR="00F9604C" w:rsidRPr="00E4754C">
        <w:t xml:space="preserve"> serovar Typhimurium </w:t>
      </w:r>
      <w:r w:rsidR="00344C56" w:rsidRPr="00E4754C">
        <w:fldChar w:fldCharType="begin">
          <w:fldData xml:space="preserve">PEVuZE5vdGU+PENpdGU+PEF1dGhvcj5XaWxzb248L0F1dGhvcj48WWVhcj4yMDA3PC9ZZWFyPjxS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x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M5MjM8L3BhZ2VzPjx2b2x1bWU+Mzwvdm9sdW1lPjxudW1iZXI+MTI8L251bWJlcj48a2V5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</w:fldData>
        </w:fldChar>
      </w:r>
      <w:r w:rsidR="00344C56" w:rsidRPr="00E4754C">
        <w:instrText xml:space="preserve"> ADDIN EN.CITE </w:instrText>
      </w:r>
      <w:r w:rsidR="00344C56" w:rsidRPr="00E4754C">
        <w:fldChar w:fldCharType="begin">
          <w:fldData xml:space="preserve">PEVuZE5vdGU+PENpdGU+PEF1dGhvcj5XaWxzb248L0F1dGhvcj48WWVhcj4yMDA3PC9ZZWFyPjxS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x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M5MjM8L3BhZ2VzPjx2b2x1bWU+Mzwvdm9sdW1lPjxudW1iZXI+MTI8L251bWJlcj48a2V5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</w:fldData>
        </w:fldChar>
      </w:r>
      <w:r w:rsidR="00344C56" w:rsidRPr="00E4754C">
        <w:instrText xml:space="preserve"> ADDIN EN.CITE.DATA </w:instrText>
      </w:r>
      <w:r w:rsidR="00344C56" w:rsidRPr="00E4754C">
        <w:fldChar w:fldCharType="end"/>
      </w:r>
      <w:r w:rsidR="00344C56" w:rsidRPr="00E4754C">
        <w:fldChar w:fldCharType="separate"/>
      </w:r>
      <w:r w:rsidR="00344C56" w:rsidRPr="00E4754C">
        <w:rPr>
          <w:noProof/>
          <w:vertAlign w:val="superscript"/>
        </w:rPr>
        <w:t>17,18</w:t>
      </w:r>
      <w:r w:rsidR="00344C56" w:rsidRPr="00E4754C">
        <w:fldChar w:fldCharType="end"/>
      </w:r>
      <w:r w:rsidR="00F9604C" w:rsidRPr="00E4754C">
        <w:t xml:space="preserve">, a leading cause of foodborne illness. </w:t>
      </w:r>
      <w:r w:rsidR="00F9604C" w:rsidRPr="00E4754C">
        <w:rPr>
          <w:i/>
          <w:iCs/>
        </w:rPr>
        <w:t xml:space="preserve">Salmonella </w:t>
      </w:r>
      <w:r w:rsidR="00F9604C" w:rsidRPr="00E4754C">
        <w:t>species have been recovered from the Space Shuttle</w:t>
      </w:r>
      <w:r w:rsidR="00A81C17" w:rsidRPr="00E4754C">
        <w:t xml:space="preserve"> </w:t>
      </w:r>
      <w:r w:rsidR="00A81C17" w:rsidRPr="00E4754C">
        <w:fldChar w:fldCharType="begin"/>
      </w:r>
      <w:r w:rsidR="00A81C17" w:rsidRPr="00E4754C">
        <w:instrText xml:space="preserve"> ADDIN EN.CITE &lt;EndNote&gt;&lt;Cite&gt;&lt;Author&gt;Kish&lt;/Author&gt;&lt;Year&gt;2002&lt;/Year&gt;&lt;RecNum&gt;1302&lt;/RecNum&gt;&lt;DisplayText&gt;&lt;style face="superscript"&gt;35&lt;/style&gt;&lt;/DisplayText&gt;&lt;record&gt;&lt;rec-number&gt;1302&lt;/rec-number&gt;&lt;foreign-keys&gt;&lt;key app="EN" db-id="fsvffvae55sfayew0t75ptzcswxwddd9e95d" timestamp="1353381921"&gt;1302&lt;/key&gt;&lt;/foreign-keys&gt;&lt;ref-type name="Conference Proceedings"&gt;10&lt;/ref-type&gt;&lt;contributors&gt;&lt;authors&gt;&lt;author&gt;Kish, A.L.&lt;/author&gt;&lt;author&gt;Hummerick, M. E.&lt;/author&gt;&lt;author&gt;Roberts, M.S.&lt;/author&gt;&lt;author&gt;Garland, J.L.&lt;/author&gt;&lt;author&gt;Maxwell, S.&lt;/author&gt;&lt;author&gt;Mills, A.&lt;/author&gt;&lt;/authors&gt;&lt;/contributors&gt;&lt;titles&gt;&lt;title&gt;Biostability and microbiological analysis of shuttle crew refuse&lt;/title&gt;&lt;secondary-title&gt;International Conference on Environmental Systems&lt;/secondary-title&gt;&lt;/titles&gt;&lt;volume&gt;02ICES-113&lt;/volume&gt;&lt;dates&gt;&lt;year&gt;2002&lt;/year&gt;&lt;/dates&gt;&lt;pub-location&gt;San Antonio, TX&lt;/pub-location&gt;&lt;urls&gt;&lt;/urls&gt;&lt;/record&gt;&lt;/Cite&gt;&lt;/EndNote&gt;</w:instrText>
      </w:r>
      <w:r w:rsidR="00A81C17" w:rsidRPr="00E4754C">
        <w:fldChar w:fldCharType="separate"/>
      </w:r>
      <w:r w:rsidR="00A81C17" w:rsidRPr="00E4754C">
        <w:rPr>
          <w:noProof/>
          <w:vertAlign w:val="superscript"/>
        </w:rPr>
        <w:t>35</w:t>
      </w:r>
      <w:r w:rsidR="00A81C17" w:rsidRPr="00E4754C">
        <w:fldChar w:fldCharType="end"/>
      </w:r>
      <w:r w:rsidR="00F9604C" w:rsidRPr="00E4754C">
        <w:t xml:space="preserve">, </w:t>
      </w:r>
      <w:r w:rsidR="007A2922" w:rsidRPr="00E4754C">
        <w:t>the</w:t>
      </w:r>
      <w:r w:rsidR="00F9604C" w:rsidRPr="00E4754C">
        <w:t xml:space="preserve"> </w:t>
      </w:r>
      <w:r w:rsidR="002C2631" w:rsidRPr="00E4754C">
        <w:t>International Space Station (</w:t>
      </w:r>
      <w:r w:rsidR="00F9604C" w:rsidRPr="00E4754C">
        <w:t>ISS</w:t>
      </w:r>
      <w:r w:rsidR="002C2631" w:rsidRPr="00E4754C">
        <w:t>)</w:t>
      </w:r>
      <w:r w:rsidR="00A81C17" w:rsidRPr="00E4754C">
        <w:t xml:space="preserve"> </w:t>
      </w:r>
      <w:r w:rsidR="00A81C17" w:rsidRPr="00E4754C">
        <w:fldChar w:fldCharType="begin"/>
      </w:r>
      <w:r w:rsidR="00A81C17" w:rsidRPr="00E4754C">
        <w:instrText xml:space="preserve"> ADDIN EN.CITE &lt;EndNote&gt;&lt;Cite&gt;&lt;Author&gt;Singh&lt;/Author&gt;&lt;Year&gt;2018&lt;/Year&gt;&lt;RecNum&gt;1557&lt;/RecNum&gt;&lt;DisplayText&gt;&lt;style face="superscript"&gt;36&lt;/style&gt;&lt;/DisplayText&gt;&lt;record&gt;&lt;rec-number&gt;1557&lt;/rec-number&gt;&lt;foreign-keys&gt;&lt;key app="EN" db-id="fsvffvae55sfayew0t75ptzcswxwddd9e95d" timestamp="1543418625"&gt;1557&lt;/key&gt;&lt;/foreign-keys&gt;&lt;ref-type name="Journal Article"&gt;17&lt;/ref-type&gt;&lt;contributors&gt;&lt;authors&gt;&lt;author&gt;Singh, N. K.&lt;/author&gt;&lt;author&gt;Wood, J. M.&lt;/author&gt;&lt;author&gt;Karouia, F.&lt;/author&gt;&lt;author&gt;Venkateswaran, K.&lt;/author&gt;&lt;/authors&gt;&lt;/contributors&gt;&lt;auth-address&gt;Jet Propulsion Laboratory, California Institute of Technology, 4800 Oak Grove Dr, Pasadena, CA, 91109, USA.&amp;#xD;Space Bioscience Division, NASA Ames Research Center, Moffett Field, CA, USA.&amp;#xD;Department of Pharmaceutical Chemistry, University of California San Francisco, San Francisco, CA, USA.&amp;#xD;Jet Propulsion Laboratory, California Institute of Technology, 4800 Oak Grove Dr, Pasadena, CA, 91109, USA. kjvenkat@jpl.nasa.gov.&lt;/auth-address&gt;&lt;titles&gt;&lt;title&gt;Succession and persistence of microbial communities and antimicrobial resistance genes associated with International Space Station environmental surfaces&lt;/title&gt;&lt;secondary-title&gt;Microbiome&lt;/secondary-title&gt;&lt;/titles&gt;&lt;periodical&gt;&lt;full-title&gt;Microbiome&lt;/full-title&gt;&lt;/periodical&gt;&lt;pages&gt;204&lt;/pages&gt;&lt;volume&gt;6&lt;/volume&gt;&lt;number&gt;1&lt;/number&gt;&lt;edition&gt;2018/11/15&lt;/edition&gt;&lt;dates&gt;&lt;year&gt;2018&lt;/year&gt;&lt;pub-dates&gt;&lt;date&gt;Nov 13&lt;/date&gt;&lt;/pub-dates&gt;&lt;/dates&gt;&lt;isbn&gt;2049-2618 (Electronic)&amp;#xD;2049-2618 (Linking)&lt;/isbn&gt;&lt;accession-num&gt;30424821&lt;/accession-num&gt;&lt;urls&gt;&lt;related-urls&gt;&lt;url&gt;http://www.ncbi.nlm.nih.gov/pubmed/30424821&lt;/url&gt;&lt;/related-urls&gt;&lt;/urls&gt;&lt;custom2&gt;6234677&lt;/custom2&gt;&lt;language&gt;eng&lt;/language&gt;&lt;/record&gt;&lt;/Cite&gt;&lt;/EndNote&gt;</w:instrText>
      </w:r>
      <w:r w:rsidR="00A81C17" w:rsidRPr="00E4754C">
        <w:fldChar w:fldCharType="separate"/>
      </w:r>
      <w:r w:rsidR="00A81C17" w:rsidRPr="00E4754C">
        <w:rPr>
          <w:noProof/>
          <w:vertAlign w:val="superscript"/>
        </w:rPr>
        <w:t>36</w:t>
      </w:r>
      <w:r w:rsidR="00A81C17" w:rsidRPr="00E4754C">
        <w:fldChar w:fldCharType="end"/>
      </w:r>
      <w:r w:rsidR="00F9604C" w:rsidRPr="00E4754C">
        <w:t xml:space="preserve">, </w:t>
      </w:r>
      <w:r w:rsidR="004412CE" w:rsidRPr="00E4754C">
        <w:t xml:space="preserve">and </w:t>
      </w:r>
      <w:r w:rsidR="00F9604C" w:rsidRPr="00E4754C">
        <w:t xml:space="preserve">in spaceflight food destined for the ISS </w:t>
      </w:r>
      <w:r w:rsidR="00F9604C" w:rsidRPr="00E4754C">
        <w:fldChar w:fldCharType="begin"/>
      </w:r>
      <w:r w:rsidR="00A81C17" w:rsidRPr="00E4754C">
        <w:instrText xml:space="preserve"> ADDIN EN.CITE &lt;EndNote&gt;&lt;Cite&gt;&lt;Author&gt;Nickerson&lt;/Author&gt;&lt;Year&gt;2016&lt;/Year&gt;&lt;RecNum&gt;1665&lt;/RecNum&gt;&lt;DisplayText&gt;&lt;style face="superscript"&gt;26&lt;/style&gt;&lt;/DisplayText&gt;&lt;record&gt;&lt;rec-number&gt;1665&lt;/rec-number&gt;&lt;foreign-keys&gt;&lt;key app="EN" db-id="fsvffvae55sfayew0t75ptzcswxwddd9e95d" timestamp="1630532064"&gt;1665&lt;/key&gt;&lt;/foreign-keys&gt;&lt;ref-type name="Edited Book"&gt;28&lt;/ref-type&gt;&lt;contributors&gt;&lt;authors&gt;&lt;author&gt;Nickerson, C.A.&lt;/author&gt;&lt;author&gt;Pellis, N.R.&lt;/author&gt;&lt;author&gt;Ott, C.M.&lt;/author&gt;&lt;/authors&gt;&lt;/contributors&gt;&lt;titles&gt;&lt;title&gt;Effect of Spaceflight and Spaceflight Analogue Culture on Human and Microbial Cells: Novel Insights into Disease Mechanisms&lt;/title&gt;&lt;secondary-title&gt;Effect of Spaceflight and Spaceflight Analogue Culture on Human and Microbial Cells: Novel Insights into Disease Mechanisms&lt;/secondary-title&gt;&lt;/titles&gt;&lt;pages&gt;301&lt;/pages&gt;&lt;dates&gt;&lt;year&gt;2016&lt;/year&gt;&lt;/dates&gt;&lt;pub-location&gt;New York, NY&lt;/pub-location&gt;&lt;publisher&gt;Springer&lt;/publisher&gt;&lt;urls&gt;&lt;/urls&gt;&lt;electronic-resource-num&gt;10.1007/978-1-4939-3277-1&lt;/electronic-resource-num&gt;&lt;/record&gt;&lt;/Cite&gt;&lt;/EndNote&gt;</w:instrText>
      </w:r>
      <w:r w:rsidR="00F9604C" w:rsidRPr="00E4754C">
        <w:fldChar w:fldCharType="separate"/>
      </w:r>
      <w:r w:rsidR="00A81C17" w:rsidRPr="00E4754C">
        <w:rPr>
          <w:noProof/>
          <w:vertAlign w:val="superscript"/>
        </w:rPr>
        <w:t>26</w:t>
      </w:r>
      <w:r w:rsidR="00F9604C" w:rsidRPr="00E4754C">
        <w:fldChar w:fldCharType="end"/>
      </w:r>
      <w:r w:rsidR="00F9604C" w:rsidRPr="00E4754C">
        <w:t xml:space="preserve">, </w:t>
      </w:r>
      <w:r w:rsidR="0015452C" w:rsidRPr="00E4754C">
        <w:t xml:space="preserve">and thus </w:t>
      </w:r>
      <w:r w:rsidR="00F9604C" w:rsidRPr="00E4754C">
        <w:t xml:space="preserve">are </w:t>
      </w:r>
      <w:r w:rsidR="004412CE" w:rsidRPr="00E4754C">
        <w:t>relevant</w:t>
      </w:r>
      <w:r w:rsidR="001C1E99" w:rsidRPr="00E4754C">
        <w:t xml:space="preserve"> </w:t>
      </w:r>
      <w:r w:rsidR="000573AB" w:rsidRPr="00E4754C">
        <w:t xml:space="preserve">model organisms to understand potential risks to crew health. </w:t>
      </w:r>
      <w:r w:rsidR="00B47F09" w:rsidRPr="00E4754C">
        <w:t>T</w:t>
      </w:r>
      <w:r w:rsidR="00956BAF" w:rsidRPr="00E4754C">
        <w:t>hese</w:t>
      </w:r>
      <w:r w:rsidR="00F9604C" w:rsidRPr="00E4754C">
        <w:rPr>
          <w:i/>
          <w:iCs/>
        </w:rPr>
        <w:t xml:space="preserve"> </w:t>
      </w:r>
      <w:r w:rsidR="00F9604C" w:rsidRPr="00E4754C">
        <w:t xml:space="preserve">studies confirmed that spaceflight-cultured </w:t>
      </w:r>
      <w:r w:rsidR="00F9604C" w:rsidRPr="00E4754C">
        <w:rPr>
          <w:i/>
          <w:iCs/>
        </w:rPr>
        <w:t xml:space="preserve">Salmonella </w:t>
      </w:r>
      <w:r w:rsidR="00F9604C" w:rsidRPr="00E4754C">
        <w:t xml:space="preserve">exhibited increased virulence in a mouse infection model compared to </w:t>
      </w:r>
      <w:r w:rsidR="00956BAF" w:rsidRPr="00E4754C">
        <w:t>control</w:t>
      </w:r>
      <w:r w:rsidR="00F9604C" w:rsidRPr="00E4754C">
        <w:t xml:space="preserve"> cultures grown on Earth </w:t>
      </w:r>
      <w:r w:rsidR="003454E0" w:rsidRPr="00E4754C">
        <w:fldChar w:fldCharType="begin">
          <w:fldData xml:space="preserve">PEVuZE5vdGU+PENpdGU+PEF1dGhvcj5XaWxzb248L0F1dGhvcj48WWVhcj4yMDA3PC9ZZWFyPjxS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x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M5MjM8L3BhZ2VzPjx2b2x1bWU+Mzwvdm9sdW1lPjxudW1iZXI+MTI8L251bWJlcj48a2V5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</w:fldData>
        </w:fldChar>
      </w:r>
      <w:r w:rsidR="003454E0" w:rsidRPr="00E4754C">
        <w:instrText xml:space="preserve"> ADDIN EN.CITE </w:instrText>
      </w:r>
      <w:r w:rsidR="003454E0" w:rsidRPr="00E4754C">
        <w:fldChar w:fldCharType="begin">
          <w:fldData xml:space="preserve">PEVuZE5vdGU+PENpdGU+PEF1dGhvcj5XaWxzb248L0F1dGhvcj48WWVhcj4yMDA3PC9ZZWFyPjxS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x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M5MjM8L3BhZ2VzPjx2b2x1bWU+Mzwvdm9sdW1lPjxudW1iZXI+MTI8L251bWJlcj48a2V5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</w:fldData>
        </w:fldChar>
      </w:r>
      <w:r w:rsidR="003454E0" w:rsidRPr="00E4754C">
        <w:instrText xml:space="preserve"> ADDIN EN.CITE.DATA </w:instrText>
      </w:r>
      <w:r w:rsidR="003454E0" w:rsidRPr="00E4754C">
        <w:fldChar w:fldCharType="end"/>
      </w:r>
      <w:r w:rsidR="003454E0" w:rsidRPr="00E4754C">
        <w:fldChar w:fldCharType="separate"/>
      </w:r>
      <w:r w:rsidR="003454E0" w:rsidRPr="00E4754C">
        <w:rPr>
          <w:noProof/>
          <w:vertAlign w:val="superscript"/>
        </w:rPr>
        <w:t>17,18</w:t>
      </w:r>
      <w:r w:rsidR="003454E0" w:rsidRPr="00E4754C">
        <w:fldChar w:fldCharType="end"/>
      </w:r>
      <w:r w:rsidR="00F9604C" w:rsidRPr="00E4754C">
        <w:t xml:space="preserve">. </w:t>
      </w:r>
      <w:r w:rsidR="0015452C" w:rsidRPr="00E4754C">
        <w:t xml:space="preserve">Moreover, </w:t>
      </w:r>
      <w:r w:rsidR="0082510D" w:rsidRPr="00E4754C">
        <w:t xml:space="preserve">transcriptomic and proteomic profiling revealed that </w:t>
      </w:r>
      <w:r w:rsidR="0015452C" w:rsidRPr="00E4754C">
        <w:t>k</w:t>
      </w:r>
      <w:r w:rsidR="00F9604C" w:rsidRPr="00E4754C">
        <w:t xml:space="preserve">ey genes known to be important for </w:t>
      </w:r>
      <w:r w:rsidR="00F9604C" w:rsidRPr="00E4754C">
        <w:rPr>
          <w:i/>
          <w:iCs/>
        </w:rPr>
        <w:t>Salmonella</w:t>
      </w:r>
      <w:r w:rsidR="00F9604C" w:rsidRPr="00E4754C">
        <w:t xml:space="preserve"> virulence were not regulated as expected when this organism is grown under </w:t>
      </w:r>
      <w:r w:rsidR="00B47F09" w:rsidRPr="00E4754C">
        <w:t xml:space="preserve">conventional </w:t>
      </w:r>
      <w:r w:rsidR="00F9604C" w:rsidRPr="00E4754C">
        <w:t xml:space="preserve">terrestrial conditions, suggesting novel mechanisms </w:t>
      </w:r>
      <w:r w:rsidR="00B47F09" w:rsidRPr="00E4754C">
        <w:t>for</w:t>
      </w:r>
      <w:r w:rsidR="00F9604C" w:rsidRPr="00E4754C">
        <w:t xml:space="preserve"> the observed spaceflight-associated virulence phenotype </w:t>
      </w:r>
      <w:r w:rsidR="003454E0" w:rsidRPr="00E4754C">
        <w:fldChar w:fldCharType="begin">
          <w:fldData xml:space="preserve">PEVuZE5vdGU+PENpdGU+PEF1dGhvcj5XaWxzb248L0F1dGhvcj48WWVhcj4yMDA3PC9ZZWFyPjxS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x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M5MjM8L3BhZ2VzPjx2b2x1bWU+Mzwvdm9sdW1lPjxudW1iZXI+MTI8L251bWJlcj48a2V5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</w:fldData>
        </w:fldChar>
      </w:r>
      <w:r w:rsidR="003454E0" w:rsidRPr="00E4754C">
        <w:instrText xml:space="preserve"> ADDIN EN.CITE </w:instrText>
      </w:r>
      <w:r w:rsidR="003454E0" w:rsidRPr="00E4754C">
        <w:fldChar w:fldCharType="begin">
          <w:fldData xml:space="preserve">PEVuZE5vdGU+PENpdGU+PEF1dGhvcj5XaWxzb248L0F1dGhvcj48WWVhcj4yMDA3PC9ZZWFyPjxS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x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M5MjM8L3BhZ2VzPjx2b2x1bWU+Mzwvdm9sdW1lPjxudW1iZXI+MTI8L251bWJlcj48a2V5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</w:fldData>
        </w:fldChar>
      </w:r>
      <w:r w:rsidR="003454E0" w:rsidRPr="00E4754C">
        <w:instrText xml:space="preserve"> ADDIN EN.CITE.DATA </w:instrText>
      </w:r>
      <w:r w:rsidR="003454E0" w:rsidRPr="00E4754C">
        <w:fldChar w:fldCharType="end"/>
      </w:r>
      <w:r w:rsidR="003454E0" w:rsidRPr="00E4754C">
        <w:fldChar w:fldCharType="separate"/>
      </w:r>
      <w:r w:rsidR="003454E0" w:rsidRPr="00E4754C">
        <w:rPr>
          <w:noProof/>
          <w:vertAlign w:val="superscript"/>
        </w:rPr>
        <w:t>17,18</w:t>
      </w:r>
      <w:r w:rsidR="003454E0" w:rsidRPr="00E4754C">
        <w:fldChar w:fldCharType="end"/>
      </w:r>
      <w:r w:rsidR="00F9604C" w:rsidRPr="00E4754C">
        <w:t xml:space="preserve">. </w:t>
      </w:r>
      <w:r w:rsidR="008900CF" w:rsidRPr="00E4754C">
        <w:t xml:space="preserve">In addition, spaceflight-induced increases in </w:t>
      </w:r>
      <w:r w:rsidR="008900CF" w:rsidRPr="00E4754C">
        <w:rPr>
          <w:i/>
        </w:rPr>
        <w:t>Salmonella</w:t>
      </w:r>
      <w:r w:rsidR="008900CF" w:rsidRPr="00E4754C">
        <w:t xml:space="preserve"> virulence were shown to be regulated by media ion/salt concentration (especially phosphate) and that modulation of these salt concentrations could be used to turn off the increased virulence.</w:t>
      </w:r>
      <w:r w:rsidR="008900CF" w:rsidRPr="00E4754C">
        <w:rPr>
          <w:rFonts w:asciiTheme="majorHAnsi" w:hAnsiTheme="majorHAnsi"/>
        </w:rPr>
        <w:t xml:space="preserve">  </w:t>
      </w:r>
      <w:r w:rsidR="008900CF" w:rsidRPr="00E4754C">
        <w:t>Furthermore</w:t>
      </w:r>
      <w:r w:rsidR="00B47F09" w:rsidRPr="00E4754C">
        <w:t xml:space="preserve">, </w:t>
      </w:r>
      <w:r w:rsidR="00A01161" w:rsidRPr="00E4754C">
        <w:rPr>
          <w:i/>
          <w:iCs/>
        </w:rPr>
        <w:t xml:space="preserve">Salmonella </w:t>
      </w:r>
      <w:r w:rsidR="00A01161" w:rsidRPr="00E4754C">
        <w:t>biofilms were uniquely formed in spaceflight conditions and not in ground controls. T</w:t>
      </w:r>
      <w:r w:rsidR="00F9604C" w:rsidRPr="00E4754C">
        <w:t>he evolutionarily conserved RNA chaperone</w:t>
      </w:r>
      <w:r w:rsidR="00A01161" w:rsidRPr="00E4754C">
        <w:t xml:space="preserve"> protein</w:t>
      </w:r>
      <w:r w:rsidR="00F9604C" w:rsidRPr="00E4754C">
        <w:t xml:space="preserve">, Hfq, was identified as a global regulator of the </w:t>
      </w:r>
      <w:r w:rsidR="00F9604C" w:rsidRPr="00E4754C">
        <w:rPr>
          <w:i/>
          <w:iCs/>
        </w:rPr>
        <w:t xml:space="preserve">S. </w:t>
      </w:r>
      <w:r w:rsidR="00F9604C" w:rsidRPr="00E4754C">
        <w:t>Typhimurium response to spaceflight culture</w:t>
      </w:r>
      <w:r w:rsidR="00311466" w:rsidRPr="00E4754C">
        <w:t xml:space="preserve"> </w:t>
      </w:r>
      <w:r w:rsidR="00311466" w:rsidRPr="00E4754C">
        <w:fldChar w:fldCharType="begin">
          <w:fldData xml:space="preserve">PEVuZE5vdGU+PENpdGU+PEF1dGhvcj5XaWxzb248L0F1dGhvcj48WWVhcj4yMDA3PC9ZZWFyPjxS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NjI5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</w:fldData>
        </w:fldChar>
      </w:r>
      <w:r w:rsidR="00336B2C" w:rsidRPr="00E4754C">
        <w:instrText xml:space="preserve"> ADDIN EN.CITE </w:instrText>
      </w:r>
      <w:r w:rsidR="00336B2C" w:rsidRPr="00E4754C">
        <w:fldChar w:fldCharType="begin">
          <w:fldData xml:space="preserve">PEVuZE5vdGU+PENpdGU+PEF1dGhvcj5XaWxzb248L0F1dGhvcj48WWVhcj4yMDA3PC9ZZWFyPjxS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NjI5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</w:fldData>
        </w:fldChar>
      </w:r>
      <w:r w:rsidR="00336B2C" w:rsidRPr="00E4754C">
        <w:instrText xml:space="preserve"> ADDIN EN.CITE.DATA </w:instrText>
      </w:r>
      <w:r w:rsidR="00336B2C" w:rsidRPr="00E4754C">
        <w:fldChar w:fldCharType="end"/>
      </w:r>
      <w:r w:rsidR="00311466" w:rsidRPr="00E4754C">
        <w:fldChar w:fldCharType="separate"/>
      </w:r>
      <w:r w:rsidR="00336B2C" w:rsidRPr="00E4754C">
        <w:rPr>
          <w:noProof/>
          <w:vertAlign w:val="superscript"/>
        </w:rPr>
        <w:t>17</w:t>
      </w:r>
      <w:r w:rsidR="00311466" w:rsidRPr="00E4754C">
        <w:fldChar w:fldCharType="end"/>
      </w:r>
      <w:r w:rsidR="00311466" w:rsidRPr="00E4754C">
        <w:t>.</w:t>
      </w:r>
      <w:r w:rsidR="00F9604C" w:rsidRPr="00E4754C">
        <w:t xml:space="preserve"> Subsequent studies showed that </w:t>
      </w:r>
      <w:r w:rsidR="00F9604C" w:rsidRPr="00E4754C">
        <w:rPr>
          <w:i/>
          <w:iCs/>
          <w:u w:color="FF0000"/>
        </w:rPr>
        <w:t>Pseudomonas aeruginosa</w:t>
      </w:r>
      <w:r w:rsidR="00F9604C" w:rsidRPr="00E4754C">
        <w:rPr>
          <w:u w:color="FF0000"/>
        </w:rPr>
        <w:t xml:space="preserve"> </w:t>
      </w:r>
      <w:r w:rsidR="00F9604C" w:rsidRPr="00E4754C">
        <w:rPr>
          <w:iCs/>
          <w:u w:color="FF0000"/>
        </w:rPr>
        <w:t xml:space="preserve">also used Hfq to </w:t>
      </w:r>
      <w:r w:rsidR="00C315A2" w:rsidRPr="00E4754C">
        <w:rPr>
          <w:iCs/>
          <w:u w:color="FF0000"/>
        </w:rPr>
        <w:t xml:space="preserve">globally </w:t>
      </w:r>
      <w:r w:rsidR="00F9604C" w:rsidRPr="00E4754C">
        <w:rPr>
          <w:iCs/>
          <w:u w:color="FF0000"/>
        </w:rPr>
        <w:t xml:space="preserve">regulate its </w:t>
      </w:r>
      <w:r w:rsidR="0082510D" w:rsidRPr="00E4754C">
        <w:rPr>
          <w:iCs/>
          <w:u w:color="FF0000"/>
        </w:rPr>
        <w:t xml:space="preserve">gene expression </w:t>
      </w:r>
      <w:r w:rsidR="00F70A31" w:rsidRPr="00E4754C">
        <w:rPr>
          <w:iCs/>
          <w:u w:color="FF0000"/>
        </w:rPr>
        <w:t xml:space="preserve">in </w:t>
      </w:r>
      <w:r w:rsidR="00F9604C" w:rsidRPr="00E4754C">
        <w:rPr>
          <w:iCs/>
          <w:u w:color="FF0000"/>
        </w:rPr>
        <w:t>response to spaceflight</w:t>
      </w:r>
      <w:r w:rsidR="00F70A31" w:rsidRPr="00E4754C">
        <w:rPr>
          <w:iCs/>
          <w:u w:color="FF0000"/>
        </w:rPr>
        <w:t xml:space="preserve"> culture</w:t>
      </w:r>
      <w:r w:rsidR="00F9604C" w:rsidRPr="00E4754C">
        <w:rPr>
          <w:iCs/>
          <w:u w:color="FF0000"/>
        </w:rPr>
        <w:t>,</w:t>
      </w:r>
      <w:r w:rsidR="00F9604C" w:rsidRPr="00E4754C">
        <w:rPr>
          <w:u w:color="FF0000"/>
        </w:rPr>
        <w:t xml:space="preserve"> identifying the first spaceflight-induced regulator acting across bacterial species </w:t>
      </w:r>
      <w:r w:rsidR="00F9604C" w:rsidRPr="00E4754C">
        <w:fldChar w:fldCharType="begin">
          <w:fldData xml:space="preserve">PEVuZE5vdGU+PENpdGU+PEF1dGhvcj5PdHQ8L0F1dGhvcj48WWVhcj4yMDIwPC9ZZWFyPjxSZWNO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</w:fldData>
        </w:fldChar>
      </w:r>
      <w:r w:rsidR="003454E0" w:rsidRPr="00E4754C">
        <w:instrText xml:space="preserve"> ADDIN EN.CITE </w:instrText>
      </w:r>
      <w:r w:rsidR="003454E0" w:rsidRPr="00E4754C">
        <w:fldChar w:fldCharType="begin">
          <w:fldData xml:space="preserve">PEVuZE5vdGU+PENpdGU+PEF1dGhvcj5PdHQ8L0F1dGhvcj48WWVhcj4yMDIwPC9ZZWFyPjxSZWNO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</w:fldData>
        </w:fldChar>
      </w:r>
      <w:r w:rsidR="003454E0" w:rsidRPr="00E4754C">
        <w:instrText xml:space="preserve"> ADDIN EN.CITE.DATA </w:instrText>
      </w:r>
      <w:r w:rsidR="003454E0" w:rsidRPr="00E4754C">
        <w:fldChar w:fldCharType="end"/>
      </w:r>
      <w:r w:rsidR="00F9604C" w:rsidRPr="00E4754C">
        <w:fldChar w:fldCharType="separate"/>
      </w:r>
      <w:r w:rsidR="003454E0" w:rsidRPr="00E4754C">
        <w:rPr>
          <w:noProof/>
          <w:vertAlign w:val="superscript"/>
        </w:rPr>
        <w:t>21,37</w:t>
      </w:r>
      <w:r w:rsidR="00F9604C" w:rsidRPr="00E4754C">
        <w:fldChar w:fldCharType="end"/>
      </w:r>
      <w:r w:rsidR="00F9604C" w:rsidRPr="00E4754C">
        <w:rPr>
          <w:u w:color="FF0000"/>
        </w:rPr>
        <w:t xml:space="preserve">. </w:t>
      </w:r>
      <w:r w:rsidR="00F9604C" w:rsidRPr="00E4754C">
        <w:t xml:space="preserve">This shared regulation may indicate that mechanical stimuli, like low fluid shear </w:t>
      </w:r>
      <w:r w:rsidR="00DC6030" w:rsidRPr="00E4754C">
        <w:t xml:space="preserve">forces experienced by microbial pathogens in both the quiescent microgravity environment of spaceflight and on </w:t>
      </w:r>
      <w:r w:rsidR="00F9604C" w:rsidRPr="00E4754C">
        <w:t>Earth during their natural life cycles</w:t>
      </w:r>
      <w:r w:rsidR="00F921D5" w:rsidRPr="00E4754C">
        <w:t xml:space="preserve">, </w:t>
      </w:r>
      <w:r w:rsidR="001C1E99" w:rsidRPr="00E4754C">
        <w:lastRenderedPageBreak/>
        <w:t>including</w:t>
      </w:r>
      <w:r w:rsidR="001A326D" w:rsidRPr="00E4754C">
        <w:t xml:space="preserve"> </w:t>
      </w:r>
      <w:r w:rsidR="001C1E99" w:rsidRPr="00E4754C">
        <w:t>in</w:t>
      </w:r>
      <w:r w:rsidR="005859EE" w:rsidRPr="00E4754C">
        <w:t xml:space="preserve"> </w:t>
      </w:r>
      <w:r w:rsidR="001C1E99" w:rsidRPr="00E4754C">
        <w:t>the infected host</w:t>
      </w:r>
      <w:r w:rsidR="00311466" w:rsidRPr="00E4754C">
        <w:t xml:space="preserve"> </w:t>
      </w:r>
      <w:r w:rsidR="00EF047A" w:rsidRPr="00E4754C">
        <w:fldChar w:fldCharType="begin"/>
      </w:r>
      <w:r w:rsidR="00EF047A" w:rsidRPr="00E4754C">
        <w:instrText xml:space="preserve"> ADDIN EN.CITE &lt;EndNote&gt;&lt;Cite&gt;&lt;Author&gt;Nickerson&lt;/Author&gt;&lt;Year&gt;2004&lt;/Year&gt;&lt;RecNum&gt;1666&lt;/RecNum&gt;&lt;DisplayText&gt;&lt;style face="superscript"&gt;15&lt;/style&gt;&lt;/DisplayText&gt;&lt;record&gt;&lt;rec-number&gt;1666&lt;/rec-number&gt;&lt;foreign-keys&gt;&lt;key app="EN" db-id="fsvffvae55sfayew0t75ptzcswxwddd9e95d" timestamp="1630532064"&gt;1666&lt;/key&gt;&lt;/foreign-keys&gt;&lt;ref-type name="Journal Article"&gt;17&lt;/ref-type&gt;&lt;contributors&gt;&lt;authors&gt;&lt;author&gt;Nickerson, CA&lt;/author&gt;&lt;author&gt;Ott, C. M.&lt;/author&gt;&lt;author&gt;Wilson, J. W.&lt;/author&gt;&lt;author&gt;Pierson, D. L.&lt;/author&gt;&lt;/authors&gt;&lt;/contributors&gt;&lt;titles&gt;&lt;title&gt;Microbial responses to microgravity and other low shear environment &lt;/title&gt;&lt;secondary-title&gt;Microbiology and Molecular Biology Reviews&lt;/secondary-title&gt;&lt;/titles&gt;&lt;periodical&gt;&lt;full-title&gt;Microbiology and Molecular Biology Reviews&lt;/full-title&gt;&lt;/periodical&gt;&lt;pages&gt;345-361&lt;/pages&gt;&lt;volume&gt;68&lt;/volume&gt;&lt;section&gt;345&lt;/section&gt;&lt;dates&gt;&lt;year&gt;2004&lt;/year&gt;&lt;/dates&gt;&lt;urls&gt;&lt;/urls&gt;&lt;/record&gt;&lt;/Cite&gt;&lt;/EndNote&gt;</w:instrText>
      </w:r>
      <w:r w:rsidR="00EF047A" w:rsidRPr="00E4754C">
        <w:fldChar w:fldCharType="separate"/>
      </w:r>
      <w:r w:rsidR="00EF047A" w:rsidRPr="00E4754C">
        <w:rPr>
          <w:noProof/>
          <w:vertAlign w:val="superscript"/>
        </w:rPr>
        <w:t>15</w:t>
      </w:r>
      <w:r w:rsidR="00EF047A" w:rsidRPr="00E4754C">
        <w:fldChar w:fldCharType="end"/>
      </w:r>
      <w:r w:rsidR="00F9604C" w:rsidRPr="00E4754C">
        <w:t xml:space="preserve">, may pre-adapt bacteria to be “hardwired” to respond to the microgravity environment. </w:t>
      </w:r>
      <w:r w:rsidR="007A172D" w:rsidRPr="00E4754C">
        <w:t>Recently, a second</w:t>
      </w:r>
      <w:r w:rsidR="00F9604C" w:rsidRPr="00E4754C">
        <w:t xml:space="preserve"> study showed that another </w:t>
      </w:r>
      <w:r w:rsidR="007A172D" w:rsidRPr="00E4754C">
        <w:t xml:space="preserve">bacterial </w:t>
      </w:r>
      <w:r w:rsidR="00F9604C" w:rsidRPr="00E4754C">
        <w:t xml:space="preserve">pathogen, </w:t>
      </w:r>
      <w:r w:rsidR="00F9604C" w:rsidRPr="00E4754C">
        <w:rPr>
          <w:i/>
          <w:iCs/>
        </w:rPr>
        <w:t>Serratia marcescens,</w:t>
      </w:r>
      <w:r w:rsidR="00F9604C" w:rsidRPr="00E4754C">
        <w:t xml:space="preserve"> also exhibited increased virulence during spaceflight culture </w:t>
      </w:r>
      <w:r w:rsidR="00021BAB" w:rsidRPr="00E4754C">
        <w:fldChar w:fldCharType="begin"/>
      </w:r>
      <w:r w:rsidR="00021BAB" w:rsidRPr="00E4754C">
        <w:instrText xml:space="preserve"> ADDIN EN.CITE &lt;EndNote&gt;&lt;Cite&gt;&lt;Author&gt;Gilbert&lt;/Author&gt;&lt;Year&gt;2020&lt;/Year&gt;&lt;RecNum&gt;1574&lt;/RecNum&gt;&lt;DisplayText&gt;&lt;style face="superscript"&gt;27&lt;/style&gt;&lt;/DisplayText&gt;&lt;record&gt;&lt;rec-number&gt;1574&lt;/rec-number&gt;&lt;foreign-keys&gt;&lt;key app="EN" db-id="fsvffvae55sfayew0t75ptzcswxwddd9e95d" timestamp="1581982445"&gt;1574&lt;/key&gt;&lt;/foreign-keys&gt;&lt;ref-type name="Journal Article"&gt;17&lt;/ref-type&gt;&lt;contributors&gt;&lt;authors&gt;&lt;author&gt;Gilbert, R.&lt;/author&gt;&lt;author&gt;Torres, M.&lt;/author&gt;&lt;author&gt;Clemens, R.&lt;/author&gt;&lt;author&gt;Hateley, S.&lt;/author&gt;&lt;author&gt;Hosamani, R.&lt;/author&gt;&lt;author&gt;Wade, W.&lt;/author&gt;&lt;author&gt;Bhattacharya, S.&lt;/author&gt;&lt;/authors&gt;&lt;/contributors&gt;&lt;auth-address&gt;NASA Postdoctoral Program, Universities Space Research Association, NASA Ames Research Center, Moffett Field, CA USA.&amp;#xD;2FILMSS/Bionetics, NASA Ames Research Center, Moffett Field, CA USA.0000 0001 1955 7990grid.419075.e&amp;#xD;3Department of Molecular and Cell Biology, University of California, Berkeley, CA USA.0000 0001 2181 7878grid.47840.3f&amp;#xD;4NASA Ames Research Center, Moffett Field, CA USA.0000 0001 1955 7990grid.419075.e&lt;/auth-address&gt;&lt;titles&gt;&lt;title&gt;Spaceflight and simulated microgravity conditions increase virulence of Serratia marcescens in the Drosophila melanogaster infection model&lt;/title&gt;&lt;secondary-title&gt;npj Microgravity&lt;/secondary-title&gt;&lt;/titles&gt;&lt;periodical&gt;&lt;full-title&gt;Npj Microgravity&lt;/full-title&gt;&lt;/periodical&gt;&lt;pages&gt;4&lt;/pages&gt;&lt;volume&gt;6&lt;/volume&gt;&lt;edition&gt;2020/02/13&lt;/edition&gt;&lt;dates&gt;&lt;year&gt;2020&lt;/year&gt;&lt;/dates&gt;&lt;isbn&gt;2373-8065 (Print)&amp;#xD;2373-8065 (Linking)&lt;/isbn&gt;&lt;accession-num&gt;32047838&lt;/accession-num&gt;&lt;urls&gt;&lt;related-urls&gt;&lt;url&gt;http://www.ncbi.nlm.nih.gov/pubmed/32047838&lt;/url&gt;&lt;/related-urls&gt;&lt;/urls&gt;&lt;custom2&gt;7000411&lt;/custom2&gt;&lt;electronic-resource-num&gt;10.1038/s41526-019-0091-291 [pii]&lt;/electronic-resource-num&gt;&lt;language&gt;eng&lt;/language&gt;&lt;/record&gt;&lt;/Cite&gt;&lt;/EndNote&gt;</w:instrText>
      </w:r>
      <w:r w:rsidR="00021BAB" w:rsidRPr="00E4754C">
        <w:fldChar w:fldCharType="separate"/>
      </w:r>
      <w:r w:rsidR="00021BAB" w:rsidRPr="00E4754C">
        <w:rPr>
          <w:noProof/>
          <w:vertAlign w:val="superscript"/>
        </w:rPr>
        <w:t>27</w:t>
      </w:r>
      <w:r w:rsidR="00021BAB" w:rsidRPr="00E4754C">
        <w:fldChar w:fldCharType="end"/>
      </w:r>
      <w:r w:rsidR="00F9604C" w:rsidRPr="00E4754C">
        <w:t>. </w:t>
      </w:r>
      <w:r w:rsidR="0089771B" w:rsidRPr="00E4754C">
        <w:t xml:space="preserve">Taken together, these findings indicate the need for additional studies to evaluate spaceflight-induced pathogenesis and virulence changes in other pathogens alone or in the context of mixed microbial co-cultures to improve our understanding of the impact of the spaceflight environment on crew health risk. </w:t>
      </w:r>
    </w:p>
    <w:p w14:paraId="59994544" w14:textId="6136A9F1" w:rsidR="00F921D5" w:rsidRPr="00E4754C" w:rsidRDefault="003E4BD4" w:rsidP="00174508">
      <w:pPr>
        <w:autoSpaceDE w:val="0"/>
        <w:autoSpaceDN w:val="0"/>
        <w:adjustRightInd w:val="0"/>
        <w:ind w:firstLine="720"/>
        <w:rPr>
          <w:rFonts w:eastAsia="TimesNewRomanPSMT"/>
          <w:b/>
          <w:bCs/>
        </w:rPr>
      </w:pPr>
      <w:r w:rsidRPr="00E4754C">
        <w:rPr>
          <w:rFonts w:eastAsia="TimesNewRomanPSMT"/>
        </w:rPr>
        <w:t xml:space="preserve">Several </w:t>
      </w:r>
      <w:r w:rsidR="00C32CF9" w:rsidRPr="00E4754C">
        <w:rPr>
          <w:rFonts w:eastAsia="TimesNewRomanPSMT"/>
        </w:rPr>
        <w:t xml:space="preserve">genomic </w:t>
      </w:r>
      <w:r w:rsidRPr="00E4754C">
        <w:rPr>
          <w:rFonts w:eastAsia="TimesNewRomanPSMT"/>
        </w:rPr>
        <w:t>studies have also reported</w:t>
      </w:r>
      <w:r w:rsidR="00C44629" w:rsidRPr="00E4754C">
        <w:rPr>
          <w:rFonts w:eastAsia="TimesNewRomanPSMT"/>
        </w:rPr>
        <w:t xml:space="preserve"> alterations in </w:t>
      </w:r>
      <w:r w:rsidR="004E42C3" w:rsidRPr="00E4754C">
        <w:rPr>
          <w:rFonts w:eastAsia="TimesNewRomanPSMT"/>
        </w:rPr>
        <w:t xml:space="preserve">crew </w:t>
      </w:r>
      <w:r w:rsidR="00C44629" w:rsidRPr="00E4754C">
        <w:rPr>
          <w:rFonts w:eastAsia="TimesNewRomanPSMT"/>
        </w:rPr>
        <w:t xml:space="preserve">microbiome </w:t>
      </w:r>
      <w:r w:rsidR="004E42C3" w:rsidRPr="00E4754C">
        <w:rPr>
          <w:rFonts w:eastAsia="TimesNewRomanPSMT"/>
        </w:rPr>
        <w:t xml:space="preserve">diversity and composition throughout </w:t>
      </w:r>
      <w:r w:rsidR="00C44629" w:rsidRPr="00E4754C">
        <w:rPr>
          <w:rFonts w:eastAsia="TimesNewRomanPSMT"/>
        </w:rPr>
        <w:t xml:space="preserve">spaceflight </w:t>
      </w:r>
      <w:r w:rsidR="004E42C3" w:rsidRPr="00E4754C">
        <w:rPr>
          <w:rFonts w:eastAsia="TimesNewRomanPSMT"/>
        </w:rPr>
        <w:t>mission</w:t>
      </w:r>
      <w:r w:rsidR="00132534" w:rsidRPr="00E4754C">
        <w:rPr>
          <w:rFonts w:eastAsia="TimesNewRomanPSMT"/>
        </w:rPr>
        <w:t>s</w:t>
      </w:r>
      <w:r w:rsidR="00430976" w:rsidRPr="00E4754C">
        <w:rPr>
          <w:rFonts w:eastAsia="TimesNewRomanPSMT"/>
        </w:rPr>
        <w:t xml:space="preserve"> </w:t>
      </w:r>
      <w:r w:rsidR="00430976" w:rsidRPr="00E4754C">
        <w:rPr>
          <w:rFonts w:eastAsia="TimesNewRomanPSMT"/>
        </w:rPr>
        <w:fldChar w:fldCharType="begin">
          <w:fldData xml:space="preserve">PEVuZE5vdGU+PENpdGU+PEF1dGhvcj5Wb29yaGllczwvQXV0aG9yPjxZZWFyPjIwMTk8L1llYXI+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</w:fldData>
        </w:fldChar>
      </w:r>
      <w:r w:rsidR="003454E0" w:rsidRPr="00E4754C">
        <w:rPr>
          <w:rFonts w:eastAsia="TimesNewRomanPSMT"/>
        </w:rPr>
        <w:instrText xml:space="preserve"> ADDIN EN.CITE </w:instrText>
      </w:r>
      <w:r w:rsidR="003454E0" w:rsidRPr="00E4754C">
        <w:rPr>
          <w:rFonts w:eastAsia="TimesNewRomanPSMT"/>
        </w:rPr>
        <w:fldChar w:fldCharType="begin">
          <w:fldData xml:space="preserve">PEVuZE5vdGU+PENpdGU+PEF1dGhvcj5Wb29yaGllczwvQXV0aG9yPjxZZWFyPjIwMTk8L1llYXI+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</w:fldData>
        </w:fldChar>
      </w:r>
      <w:r w:rsidR="003454E0" w:rsidRPr="00E4754C">
        <w:rPr>
          <w:rFonts w:eastAsia="TimesNewRomanPSMT"/>
        </w:rPr>
        <w:instrText xml:space="preserve"> ADDIN EN.CITE.DATA </w:instrText>
      </w:r>
      <w:r w:rsidR="003454E0" w:rsidRPr="00E4754C">
        <w:rPr>
          <w:rFonts w:eastAsia="TimesNewRomanPSMT"/>
        </w:rPr>
      </w:r>
      <w:r w:rsidR="003454E0" w:rsidRPr="00E4754C">
        <w:rPr>
          <w:rFonts w:eastAsia="TimesNewRomanPSMT"/>
        </w:rPr>
        <w:fldChar w:fldCharType="end"/>
      </w:r>
      <w:r w:rsidR="00430976" w:rsidRPr="00E4754C">
        <w:rPr>
          <w:rFonts w:eastAsia="TimesNewRomanPSMT"/>
        </w:rPr>
      </w:r>
      <w:r w:rsidR="00430976" w:rsidRPr="00E4754C">
        <w:rPr>
          <w:rFonts w:eastAsia="TimesNewRomanPSMT"/>
        </w:rPr>
        <w:fldChar w:fldCharType="separate"/>
      </w:r>
      <w:r w:rsidR="003454E0" w:rsidRPr="00E4754C">
        <w:rPr>
          <w:rFonts w:eastAsia="TimesNewRomanPSMT"/>
          <w:noProof/>
          <w:vertAlign w:val="superscript"/>
        </w:rPr>
        <w:t>38,39</w:t>
      </w:r>
      <w:r w:rsidR="00430976" w:rsidRPr="00E4754C">
        <w:rPr>
          <w:rFonts w:eastAsia="TimesNewRomanPSMT"/>
        </w:rPr>
        <w:fldChar w:fldCharType="end"/>
      </w:r>
      <w:r w:rsidR="00430976" w:rsidRPr="00E4754C">
        <w:rPr>
          <w:rFonts w:eastAsia="TimesNewRomanPSMT"/>
        </w:rPr>
        <w:t>,</w:t>
      </w:r>
      <w:r w:rsidRPr="00E4754C">
        <w:rPr>
          <w:rFonts w:eastAsia="TimesNewRomanPSMT"/>
        </w:rPr>
        <w:t xml:space="preserve"> which</w:t>
      </w:r>
      <w:r w:rsidR="004E42C3" w:rsidRPr="00E4754C">
        <w:rPr>
          <w:rFonts w:eastAsia="TimesNewRomanPSMT"/>
        </w:rPr>
        <w:t xml:space="preserve"> </w:t>
      </w:r>
      <w:r w:rsidRPr="00E4754C">
        <w:rPr>
          <w:rFonts w:eastAsia="TimesNewRomanPSMT"/>
        </w:rPr>
        <w:t xml:space="preserve">could potentially impact a wide range of human physiological </w:t>
      </w:r>
      <w:r w:rsidR="00132534" w:rsidRPr="00E4754C">
        <w:rPr>
          <w:rFonts w:eastAsia="TimesNewRomanPSMT"/>
        </w:rPr>
        <w:t>conditions</w:t>
      </w:r>
      <w:r w:rsidRPr="00E4754C">
        <w:rPr>
          <w:rFonts w:eastAsia="TimesNewRomanPSMT"/>
        </w:rPr>
        <w:t xml:space="preserve">, including those associated with </w:t>
      </w:r>
      <w:r w:rsidR="009C1DEE" w:rsidRPr="00E4754C">
        <w:rPr>
          <w:rFonts w:eastAsia="TimesNewRomanPSMT"/>
        </w:rPr>
        <w:t xml:space="preserve">immune function, </w:t>
      </w:r>
      <w:r w:rsidR="00D03F75" w:rsidRPr="00E4754C">
        <w:rPr>
          <w:rFonts w:eastAsia="TimesNewRomanPSMT"/>
        </w:rPr>
        <w:t>nutrition</w:t>
      </w:r>
      <w:r w:rsidR="00132534" w:rsidRPr="00E4754C">
        <w:rPr>
          <w:rFonts w:eastAsia="TimesNewRomanPSMT"/>
        </w:rPr>
        <w:t xml:space="preserve"> and</w:t>
      </w:r>
      <w:r w:rsidR="00D03F75" w:rsidRPr="00E4754C">
        <w:rPr>
          <w:rFonts w:eastAsia="TimesNewRomanPSMT"/>
        </w:rPr>
        <w:t xml:space="preserve"> </w:t>
      </w:r>
      <w:r w:rsidRPr="00E4754C">
        <w:rPr>
          <w:rFonts w:eastAsia="TimesNewRomanPSMT"/>
        </w:rPr>
        <w:t>behavior</w:t>
      </w:r>
      <w:r w:rsidR="00132534" w:rsidRPr="00E4754C">
        <w:rPr>
          <w:rFonts w:eastAsia="TimesNewRomanPSMT"/>
        </w:rPr>
        <w:t xml:space="preserve"> as they relate to </w:t>
      </w:r>
      <w:r w:rsidRPr="00E4754C">
        <w:rPr>
          <w:rFonts w:eastAsia="TimesNewRomanPSMT"/>
        </w:rPr>
        <w:t>the gut-brain axis</w:t>
      </w:r>
      <w:r w:rsidR="00F008B4" w:rsidRPr="00E4754C">
        <w:rPr>
          <w:rFonts w:eastAsia="TimesNewRomanPSMT"/>
        </w:rPr>
        <w:t xml:space="preserve"> </w:t>
      </w:r>
      <w:r w:rsidR="00A76A8E" w:rsidRPr="00E4754C">
        <w:rPr>
          <w:rFonts w:eastAsia="TimesNewRomanPSMT"/>
        </w:rPr>
        <w:fldChar w:fldCharType="begin"/>
      </w:r>
      <w:r w:rsidR="00A76A8E" w:rsidRPr="00E4754C">
        <w:rPr>
          <w:rFonts w:eastAsia="TimesNewRomanPSMT"/>
        </w:rPr>
        <w:instrText xml:space="preserve"> ADDIN EN.CITE &lt;EndNote&gt;&lt;Cite&gt;&lt;Author&gt;Bohorquez&lt;/Author&gt;&lt;Year&gt;2015&lt;/Year&gt;&lt;RecNum&gt;1678&lt;/RecNum&gt;&lt;DisplayText&gt;&lt;style face="superscript"&gt;40&lt;/style&gt;&lt;/DisplayText&gt;&lt;record&gt;&lt;rec-number&gt;1678&lt;/rec-number&gt;&lt;foreign-keys&gt;&lt;key app="EN" db-id="fsvffvae55sfayew0t75ptzcswxwddd9e95d" timestamp="1633985285"&gt;1678&lt;/key&gt;&lt;/foreign-keys&gt;&lt;ref-type name="Journal Article"&gt;17&lt;/ref-type&gt;&lt;contributors&gt;&lt;authors&gt;&lt;author&gt;Bohorquez, D. V.&lt;/author&gt;&lt;author&gt;Liddle, R. A.&lt;/author&gt;&lt;/authors&gt;&lt;/contributors&gt;&lt;titles&gt;&lt;title&gt;The gut connectome: making sense of what you eat&lt;/title&gt;&lt;secondary-title&gt;J Clin Invest&lt;/secondary-title&gt;&lt;/titles&gt;&lt;periodical&gt;&lt;full-title&gt;J Clin Invest&lt;/full-title&gt;&lt;/periodical&gt;&lt;pages&gt;888-90&lt;/pages&gt;&lt;volume&gt;125&lt;/volume&gt;&lt;number&gt;3&lt;/number&gt;&lt;edition&gt;2015/03/03&lt;/edition&gt;&lt;keywords&gt;&lt;keyword&gt;Connectome&lt;/keyword&gt;&lt;keyword&gt;*Diet&lt;/keyword&gt;&lt;keyword&gt;Gastrointestinal Tract/*innervation&lt;/keyword&gt;&lt;keyword&gt;Humans&lt;/keyword&gt;&lt;/keywords&gt;&lt;dates&gt;&lt;year&gt;2015&lt;/year&gt;&lt;pub-dates&gt;&lt;date&gt;Mar 2&lt;/date&gt;&lt;/pub-dates&gt;&lt;/dates&gt;&lt;isbn&gt;1558-8238 (Electronic)&amp;#xD;0021-9738 (Linking)&lt;/isbn&gt;&lt;accession-num&gt;25729849&lt;/accession-num&gt;&lt;urls&gt;&lt;related-urls&gt;&lt;url&gt;https://www.ncbi.nlm.nih.gov/pubmed/25729849&lt;/url&gt;&lt;/related-urls&gt;&lt;/urls&gt;&lt;custom2&gt;PMC4382222&lt;/custom2&gt;&lt;electronic-resource-num&gt;10.1172/JCI81121&lt;/electronic-resource-num&gt;&lt;/record&gt;&lt;/Cite&gt;&lt;/EndNote&gt;</w:instrText>
      </w:r>
      <w:r w:rsidR="00A76A8E" w:rsidRPr="00E4754C">
        <w:rPr>
          <w:rFonts w:eastAsia="TimesNewRomanPSMT"/>
        </w:rPr>
        <w:fldChar w:fldCharType="separate"/>
      </w:r>
      <w:r w:rsidR="00A76A8E" w:rsidRPr="00E4754C">
        <w:rPr>
          <w:rFonts w:eastAsia="TimesNewRomanPSMT"/>
          <w:noProof/>
          <w:vertAlign w:val="superscript"/>
        </w:rPr>
        <w:t>40</w:t>
      </w:r>
      <w:r w:rsidR="00A76A8E" w:rsidRPr="00E4754C">
        <w:rPr>
          <w:rFonts w:eastAsia="TimesNewRomanPSMT"/>
        </w:rPr>
        <w:fldChar w:fldCharType="end"/>
      </w:r>
      <w:r w:rsidR="00A76A8E" w:rsidRPr="00E4754C">
        <w:rPr>
          <w:rFonts w:eastAsia="TimesNewRomanPSMT"/>
        </w:rPr>
        <w:t>.</w:t>
      </w:r>
      <w:r w:rsidR="00C50C8C" w:rsidRPr="00E4754C">
        <w:rPr>
          <w:rFonts w:eastAsia="TimesNewRomanPSMT"/>
        </w:rPr>
        <w:t xml:space="preserve"> </w:t>
      </w:r>
      <w:r w:rsidR="0027037B" w:rsidRPr="00E4754C">
        <w:t xml:space="preserve">These insights not only provide a better understanding of the multi-system physiological interactions during </w:t>
      </w:r>
      <w:proofErr w:type="gramStart"/>
      <w:r w:rsidR="0027037B" w:rsidRPr="00E4754C">
        <w:t>spaceflight, but</w:t>
      </w:r>
      <w:proofErr w:type="gramEnd"/>
      <w:r w:rsidR="0027037B" w:rsidRPr="00E4754C">
        <w:t xml:space="preserve"> may help lead to countermeasures that address multiple areas of astronaut health and performance synergistically.</w:t>
      </w:r>
      <w:r w:rsidR="0027037B" w:rsidRPr="00E4754C">
        <w:rPr>
          <w:rFonts w:eastAsia="TimesNewRomanPSMT"/>
        </w:rPr>
        <w:t xml:space="preserve"> </w:t>
      </w:r>
      <w:r w:rsidR="005F4D9D" w:rsidRPr="00E4754C">
        <w:t>An int</w:t>
      </w:r>
      <w:r w:rsidR="00C32CF9" w:rsidRPr="00E4754C">
        <w:t>eresting</w:t>
      </w:r>
      <w:r w:rsidR="005F4D9D" w:rsidRPr="00E4754C">
        <w:t xml:space="preserve"> </w:t>
      </w:r>
      <w:r w:rsidR="00C32CF9" w:rsidRPr="00E4754C">
        <w:t>question</w:t>
      </w:r>
      <w:r w:rsidR="005F4D9D" w:rsidRPr="00E4754C">
        <w:t xml:space="preserve"> regarding microbiome function in reduced gravity environments is whether microbial homeostasis and ratios of different species would differ from those in terrestrial conditions or whether space-induced alterations in nutrition and/or systemic metabolism would shift microbial dynamics needed to maintain the balance between dysbiosis and homeostasis for crew and habitat health.  </w:t>
      </w:r>
      <w:r w:rsidR="005F4D9D" w:rsidRPr="00E4754C">
        <w:rPr>
          <w:rFonts w:eastAsia="TimesNewRomanPSMT"/>
        </w:rPr>
        <w:t>These findings</w:t>
      </w:r>
      <w:r w:rsidR="00362C80" w:rsidRPr="00E4754C">
        <w:rPr>
          <w:rFonts w:eastAsia="TimesNewRomanPSMT"/>
        </w:rPr>
        <w:t xml:space="preserve"> and </w:t>
      </w:r>
      <w:r w:rsidR="005F4D9D" w:rsidRPr="00E4754C">
        <w:rPr>
          <w:rFonts w:eastAsia="TimesNewRomanPSMT"/>
        </w:rPr>
        <w:t>considerations also represent an opportunity to address risk mitigation approaches and countermeasures to benefit crew health, including probiotic/prebiotic biotechnologies</w:t>
      </w:r>
      <w:r w:rsidR="00430976" w:rsidRPr="00E4754C">
        <w:rPr>
          <w:rFonts w:eastAsia="TimesNewRomanPSMT"/>
        </w:rPr>
        <w:t xml:space="preserve"> </w:t>
      </w:r>
      <w:r w:rsidR="00430976" w:rsidRPr="00E4754C">
        <w:rPr>
          <w:rFonts w:eastAsia="TimesNewRomanPSMT"/>
        </w:rPr>
        <w:fldChar w:fldCharType="begin"/>
      </w:r>
      <w:r w:rsidR="00A76A8E" w:rsidRPr="00E4754C">
        <w:rPr>
          <w:rFonts w:eastAsia="TimesNewRomanPSMT"/>
        </w:rPr>
        <w:instrText xml:space="preserve"> ADDIN EN.CITE &lt;EndNote&gt;&lt;Cite&gt;&lt;Author&gt;Turroni&lt;/Author&gt;&lt;Year&gt;2020&lt;/Year&gt;&lt;RecNum&gt;1671&lt;/RecNum&gt;&lt;DisplayText&gt;&lt;style face="superscript"&gt;41&lt;/style&gt;&lt;/DisplayText&gt;&lt;record&gt;&lt;rec-number&gt;1671&lt;/rec-number&gt;&lt;foreign-keys&gt;&lt;key app="EN" db-id="fsvffvae55sfayew0t75ptzcswxwddd9e95d" timestamp="1630532064"&gt;1671&lt;/key&gt;&lt;/foreign-keys&gt;&lt;ref-type name="Journal Article"&gt;17&lt;/ref-type&gt;&lt;contributors&gt;&lt;authors&gt;&lt;author&gt;Turroni,Silvia&lt;/author&gt;&lt;author&gt;Magnani,Marciane&lt;/author&gt;&lt;author&gt;KC,Pukar&lt;/author&gt;&lt;author&gt;Lesnik,Philippe&lt;/author&gt;&lt;author&gt;Vidal,Hubert&lt;/author&gt;&lt;author&gt;Heer,Martina&lt;/author&gt;&lt;/authors&gt;&lt;/contributors&gt;&lt;titles&gt;&lt;title&gt;Gut Microbiome and Space Travelers’ Health: State of the Art and Possible Pro/Prebiotic Strategies for Long-Term Space Missions&lt;/title&gt;&lt;secondary-title&gt;Frontiers in Physiology&lt;/secondary-title&gt;&lt;short-title&gt;Gut microbiome in spaceflight&lt;/short-title&gt;&lt;/titles&gt;&lt;periodical&gt;&lt;full-title&gt;Frontiers in Physiology&lt;/full-title&gt;&lt;/periodical&gt;&lt;volume&gt;11&lt;/volume&gt;&lt;number&gt;1135&lt;/number&gt;&lt;keywords&gt;&lt;keyword&gt;Gut Microbiota,spaceflight,Metabolic health,Musculo-skeletal system,Short-chain fatty acids (SCFAs),Immune System,Astronauts,Circadian rhytms&lt;/keyword&gt;&lt;/keywords&gt;&lt;dates&gt;&lt;year&gt;2020&lt;/year&gt;&lt;pub-dates&gt;&lt;date&gt;2020-September-08&lt;/date&gt;&lt;/pub-dates&gt;&lt;/dates&gt;&lt;isbn&gt;1664-042X&lt;/isbn&gt;&lt;work-type&gt;Review&lt;/work-type&gt;&lt;urls&gt;&lt;related-urls&gt;&lt;url&gt;https://www.frontiersin.org/article/10.3389/fphys.2020.553929&lt;/url&gt;&lt;/related-urls&gt;&lt;/urls&gt;&lt;electronic-resource-num&gt;10.3389/fphys.2020.553929&lt;/electronic-resource-num&gt;&lt;language&gt;English&lt;/language&gt;&lt;/record&gt;&lt;/Cite&gt;&lt;/EndNote&gt;</w:instrText>
      </w:r>
      <w:r w:rsidR="00430976" w:rsidRPr="00E4754C">
        <w:rPr>
          <w:rFonts w:eastAsia="TimesNewRomanPSMT"/>
        </w:rPr>
        <w:fldChar w:fldCharType="separate"/>
      </w:r>
      <w:r w:rsidR="00A76A8E" w:rsidRPr="00E4754C">
        <w:rPr>
          <w:rFonts w:eastAsia="TimesNewRomanPSMT"/>
          <w:noProof/>
          <w:vertAlign w:val="superscript"/>
        </w:rPr>
        <w:t>41</w:t>
      </w:r>
      <w:r w:rsidR="00430976" w:rsidRPr="00E4754C">
        <w:rPr>
          <w:rFonts w:eastAsia="TimesNewRomanPSMT"/>
        </w:rPr>
        <w:fldChar w:fldCharType="end"/>
      </w:r>
      <w:r w:rsidR="00430976" w:rsidRPr="00E4754C">
        <w:rPr>
          <w:rFonts w:eastAsia="TimesNewRomanPSMT"/>
        </w:rPr>
        <w:t>.</w:t>
      </w:r>
      <w:r w:rsidR="00E644D8" w:rsidRPr="00E4754C">
        <w:rPr>
          <w:rFonts w:eastAsia="TimesNewRomanPSMT"/>
        </w:rPr>
        <w:t xml:space="preserve"> </w:t>
      </w:r>
    </w:p>
    <w:p w14:paraId="7F74AB10" w14:textId="4025B03F" w:rsidR="00FB1DB2" w:rsidRPr="00E4754C" w:rsidRDefault="00C315A2" w:rsidP="00E43525">
      <w:pPr>
        <w:autoSpaceDE w:val="0"/>
        <w:autoSpaceDN w:val="0"/>
        <w:adjustRightInd w:val="0"/>
        <w:rPr>
          <w:rFonts w:eastAsia="TimesNewRomanPSMT"/>
        </w:rPr>
      </w:pPr>
      <w:r w:rsidRPr="00E4754C">
        <w:rPr>
          <w:noProof/>
        </w:rPr>
        <mc:AlternateContent>
          <mc:Choice Requires="wps">
            <w:drawing>
              <wp:anchor distT="0" distB="0" distL="114300" distR="114300" simplePos="0" relativeHeight="251663360" behindDoc="0" locked="0" layoutInCell="1" allowOverlap="1" wp14:anchorId="1FD4F9BB" wp14:editId="69EB8677">
                <wp:simplePos x="0" y="0"/>
                <wp:positionH relativeFrom="column">
                  <wp:posOffset>-25977</wp:posOffset>
                </wp:positionH>
                <wp:positionV relativeFrom="paragraph">
                  <wp:posOffset>124980</wp:posOffset>
                </wp:positionV>
                <wp:extent cx="5824105" cy="594360"/>
                <wp:effectExtent l="0" t="0" r="18415" b="15240"/>
                <wp:wrapNone/>
                <wp:docPr id="7" name="Text Box 7"/>
                <wp:cNvGraphicFramePr/>
                <a:graphic xmlns:a="http://schemas.openxmlformats.org/drawingml/2006/main">
                  <a:graphicData uri="http://schemas.microsoft.com/office/word/2010/wordprocessingShape">
                    <wps:wsp>
                      <wps:cNvSpPr txBox="1"/>
                      <wps:spPr>
                        <a:xfrm>
                          <a:off x="0" y="0"/>
                          <a:ext cx="5824105" cy="594360"/>
                        </a:xfrm>
                        <a:prstGeom prst="rect">
                          <a:avLst/>
                        </a:prstGeom>
                        <a:solidFill>
                          <a:schemeClr val="lt1"/>
                        </a:solidFill>
                        <a:ln w="6350">
                          <a:solidFill>
                            <a:prstClr val="black"/>
                          </a:solidFill>
                        </a:ln>
                      </wps:spPr>
                      <wps:txbx>
                        <w:txbxContent>
                          <w:p w14:paraId="3C4A5CDD" w14:textId="77777777" w:rsidR="00B00A18" w:rsidRPr="008867DE" w:rsidRDefault="00B00A18" w:rsidP="00B00A18">
                            <w:pPr>
                              <w:jc w:val="center"/>
                              <w:rPr>
                                <w:b/>
                                <w:bCs/>
                                <w:sz w:val="22"/>
                                <w:szCs w:val="22"/>
                              </w:rPr>
                            </w:pPr>
                            <w:r w:rsidRPr="008867DE">
                              <w:rPr>
                                <w:b/>
                                <w:bCs/>
                                <w:color w:val="000000" w:themeColor="text1"/>
                                <w:sz w:val="22"/>
                                <w:szCs w:val="22"/>
                              </w:rPr>
                              <w:t xml:space="preserve">Combining functional phenotypic studies with multi-omics approaches is critical to understand how microbial </w:t>
                            </w:r>
                            <w:r>
                              <w:rPr>
                                <w:b/>
                                <w:bCs/>
                                <w:color w:val="000000" w:themeColor="text1"/>
                                <w:sz w:val="22"/>
                                <w:szCs w:val="22"/>
                              </w:rPr>
                              <w:t>characteristics</w:t>
                            </w:r>
                            <w:r w:rsidRPr="008867DE">
                              <w:rPr>
                                <w:b/>
                                <w:bCs/>
                                <w:color w:val="000000" w:themeColor="text1"/>
                                <w:sz w:val="22"/>
                                <w:szCs w:val="22"/>
                              </w:rPr>
                              <w:t xml:space="preserve"> are altered</w:t>
                            </w:r>
                            <w:r>
                              <w:rPr>
                                <w:b/>
                                <w:bCs/>
                                <w:color w:val="000000" w:themeColor="text1"/>
                                <w:sz w:val="22"/>
                                <w:szCs w:val="22"/>
                              </w:rPr>
                              <w:t xml:space="preserve"> in response to the environment of spaceflight</w:t>
                            </w:r>
                            <w:r w:rsidRPr="008867DE">
                              <w:rPr>
                                <w:b/>
                                <w:bCs/>
                                <w:color w:val="000000" w:themeColor="text1"/>
                                <w:sz w:val="22"/>
                                <w:szCs w:val="22"/>
                              </w:rPr>
                              <w:t xml:space="preserve"> in ways that differ from those observed on Earth.</w:t>
                            </w:r>
                          </w:p>
                          <w:p w14:paraId="0BD95D76" w14:textId="77777777" w:rsidR="00B00A18" w:rsidRDefault="00B00A18" w:rsidP="00B00A1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4F9BB" id="Text Box 7" o:spid="_x0000_s1027" type="#_x0000_t202" style="position:absolute;margin-left:-2.05pt;margin-top:9.85pt;width:458.6pt;height:4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" fillcolor="white [3201]" strokeweight=".5pt">
                <v:textbox>
                  <w:txbxContent>
                    <w:p w14:paraId="3C4A5CDD" w14:textId="77777777" w:rsidR="00B00A18" w:rsidRPr="008867DE" w:rsidRDefault="00B00A18" w:rsidP="00B00A18">
                      <w:pPr>
                        <w:jc w:val="center"/>
                        <w:rPr>
                          <w:b/>
                          <w:bCs/>
                          <w:sz w:val="22"/>
                          <w:szCs w:val="22"/>
                        </w:rPr>
                      </w:pPr>
                      <w:r w:rsidRPr="008867DE">
                        <w:rPr>
                          <w:b/>
                          <w:bCs/>
                          <w:color w:val="000000" w:themeColor="text1"/>
                          <w:sz w:val="22"/>
                          <w:szCs w:val="22"/>
                        </w:rPr>
                        <w:t xml:space="preserve">Combining functional phenotypic studies with multi-omics approaches is critical to understand how microbial </w:t>
                      </w:r>
                      <w:r>
                        <w:rPr>
                          <w:b/>
                          <w:bCs/>
                          <w:color w:val="000000" w:themeColor="text1"/>
                          <w:sz w:val="22"/>
                          <w:szCs w:val="22"/>
                        </w:rPr>
                        <w:t>characteristics</w:t>
                      </w:r>
                      <w:r w:rsidRPr="008867DE">
                        <w:rPr>
                          <w:b/>
                          <w:bCs/>
                          <w:color w:val="000000" w:themeColor="text1"/>
                          <w:sz w:val="22"/>
                          <w:szCs w:val="22"/>
                        </w:rPr>
                        <w:t xml:space="preserve"> are altered</w:t>
                      </w:r>
                      <w:r>
                        <w:rPr>
                          <w:b/>
                          <w:bCs/>
                          <w:color w:val="000000" w:themeColor="text1"/>
                          <w:sz w:val="22"/>
                          <w:szCs w:val="22"/>
                        </w:rPr>
                        <w:t xml:space="preserve"> in response to the environment of spaceflight</w:t>
                      </w:r>
                      <w:r w:rsidRPr="008867DE">
                        <w:rPr>
                          <w:b/>
                          <w:bCs/>
                          <w:color w:val="000000" w:themeColor="text1"/>
                          <w:sz w:val="22"/>
                          <w:szCs w:val="22"/>
                        </w:rPr>
                        <w:t xml:space="preserve"> in ways that differ from those observed on Earth.</w:t>
                      </w:r>
                    </w:p>
                    <w:p w14:paraId="0BD95D76" w14:textId="77777777" w:rsidR="00B00A18" w:rsidRDefault="00B00A18" w:rsidP="00B00A18">
                      <w:pPr>
                        <w:jc w:val="center"/>
                      </w:pPr>
                    </w:p>
                  </w:txbxContent>
                </v:textbox>
              </v:shape>
            </w:pict>
          </mc:Fallback>
        </mc:AlternateContent>
      </w:r>
    </w:p>
    <w:p w14:paraId="414928CE" w14:textId="77777777" w:rsidR="00C315A2" w:rsidRPr="00E4754C" w:rsidRDefault="00C315A2" w:rsidP="00E43525">
      <w:pPr>
        <w:autoSpaceDE w:val="0"/>
        <w:autoSpaceDN w:val="0"/>
        <w:adjustRightInd w:val="0"/>
        <w:rPr>
          <w:rFonts w:eastAsia="TimesNewRomanPSMT"/>
        </w:rPr>
      </w:pPr>
    </w:p>
    <w:p w14:paraId="120F43FB" w14:textId="77777777" w:rsidR="00C315A2" w:rsidRPr="00E4754C" w:rsidRDefault="00C315A2" w:rsidP="00E43525">
      <w:pPr>
        <w:autoSpaceDE w:val="0"/>
        <w:autoSpaceDN w:val="0"/>
        <w:adjustRightInd w:val="0"/>
        <w:rPr>
          <w:rFonts w:eastAsia="TimesNewRomanPSMT"/>
        </w:rPr>
      </w:pPr>
    </w:p>
    <w:p w14:paraId="65E1F77E" w14:textId="77777777" w:rsidR="00C315A2" w:rsidRPr="00E4754C" w:rsidRDefault="00C315A2" w:rsidP="00E43525">
      <w:pPr>
        <w:autoSpaceDE w:val="0"/>
        <w:autoSpaceDN w:val="0"/>
        <w:adjustRightInd w:val="0"/>
        <w:rPr>
          <w:rFonts w:eastAsia="TimesNewRomanPSMT"/>
        </w:rPr>
      </w:pPr>
    </w:p>
    <w:p w14:paraId="4986106D" w14:textId="77777777" w:rsidR="00C315A2" w:rsidRPr="00E4754C" w:rsidRDefault="00C315A2" w:rsidP="00E43525">
      <w:pPr>
        <w:autoSpaceDE w:val="0"/>
        <w:autoSpaceDN w:val="0"/>
        <w:adjustRightInd w:val="0"/>
        <w:rPr>
          <w:rFonts w:eastAsia="TimesNewRomanPSMT"/>
        </w:rPr>
      </w:pPr>
    </w:p>
    <w:p w14:paraId="0E58406B" w14:textId="4C6ADBE3" w:rsidR="001B6A54" w:rsidRPr="00E4754C" w:rsidRDefault="00C44629" w:rsidP="00862D94">
      <w:pPr>
        <w:autoSpaceDE w:val="0"/>
        <w:autoSpaceDN w:val="0"/>
        <w:adjustRightInd w:val="0"/>
        <w:rPr>
          <w:b/>
          <w:bCs/>
        </w:rPr>
      </w:pPr>
      <w:r w:rsidRPr="00E4754C">
        <w:rPr>
          <w:rFonts w:eastAsia="TimesNewRomanPSMT"/>
        </w:rPr>
        <w:t xml:space="preserve">Collectively, </w:t>
      </w:r>
      <w:r w:rsidR="00B00A18" w:rsidRPr="00E4754C">
        <w:rPr>
          <w:rFonts w:eastAsia="TimesNewRomanPSMT"/>
        </w:rPr>
        <w:t xml:space="preserve">our limited knowledge of unexpected </w:t>
      </w:r>
      <w:r w:rsidR="004E42C3" w:rsidRPr="00E4754C">
        <w:rPr>
          <w:rFonts w:eastAsia="TimesNewRomanPSMT"/>
        </w:rPr>
        <w:t xml:space="preserve">spaceflight-induced </w:t>
      </w:r>
      <w:r w:rsidRPr="00E4754C">
        <w:rPr>
          <w:rFonts w:eastAsia="TimesNewRomanPSMT"/>
        </w:rPr>
        <w:t xml:space="preserve">changes in microbial </w:t>
      </w:r>
      <w:r w:rsidR="00132534" w:rsidRPr="00E4754C">
        <w:rPr>
          <w:rFonts w:eastAsia="TimesNewRomanPSMT"/>
        </w:rPr>
        <w:t xml:space="preserve">phenotypes </w:t>
      </w:r>
      <w:r w:rsidR="00AC18A2" w:rsidRPr="00E4754C">
        <w:rPr>
          <w:rFonts w:eastAsia="TimesNewRomanPSMT"/>
        </w:rPr>
        <w:t>represent</w:t>
      </w:r>
      <w:r w:rsidR="00CF49D1" w:rsidRPr="00E4754C">
        <w:rPr>
          <w:rFonts w:eastAsia="TimesNewRomanPSMT"/>
        </w:rPr>
        <w:t>s</w:t>
      </w:r>
      <w:r w:rsidR="00AC18A2" w:rsidRPr="00E4754C">
        <w:rPr>
          <w:rFonts w:eastAsia="TimesNewRomanPSMT"/>
        </w:rPr>
        <w:t xml:space="preserve"> </w:t>
      </w:r>
      <w:r w:rsidR="00CF49D1" w:rsidRPr="00E4754C">
        <w:rPr>
          <w:rFonts w:eastAsia="TimesNewRomanPSMT"/>
        </w:rPr>
        <w:t xml:space="preserve">a </w:t>
      </w:r>
      <w:r w:rsidR="000D0E1C" w:rsidRPr="00E4754C">
        <w:rPr>
          <w:rFonts w:eastAsia="TimesNewRomanPSMT"/>
        </w:rPr>
        <w:t xml:space="preserve">critical knowledge gap to </w:t>
      </w:r>
      <w:r w:rsidR="00AC18A2" w:rsidRPr="00E4754C">
        <w:rPr>
          <w:rFonts w:eastAsia="TimesNewRomanPSMT"/>
        </w:rPr>
        <w:t>the successful transition from short-to-long-duration human spaceflight.</w:t>
      </w:r>
      <w:r w:rsidR="00B00A18" w:rsidRPr="00E4754C">
        <w:rPr>
          <w:rFonts w:eastAsia="TimesNewRomanPSMT"/>
        </w:rPr>
        <w:t xml:space="preserve">  </w:t>
      </w:r>
      <w:r w:rsidR="00AC18A2" w:rsidRPr="00E4754C">
        <w:rPr>
          <w:rFonts w:eastAsia="TimesNewRomanPSMT"/>
        </w:rPr>
        <w:t xml:space="preserve">This concern is further </w:t>
      </w:r>
      <w:r w:rsidR="000D0E1C" w:rsidRPr="00E4754C">
        <w:rPr>
          <w:rFonts w:eastAsia="TimesNewRomanPSMT"/>
        </w:rPr>
        <w:t>exacerbated</w:t>
      </w:r>
      <w:r w:rsidR="00AC18A2" w:rsidRPr="00E4754C">
        <w:rPr>
          <w:rFonts w:eastAsia="TimesNewRomanPSMT"/>
        </w:rPr>
        <w:t xml:space="preserve"> by</w:t>
      </w:r>
      <w:r w:rsidRPr="00E4754C">
        <w:rPr>
          <w:rFonts w:eastAsia="TimesNewRomanPSMT"/>
        </w:rPr>
        <w:t xml:space="preserve"> reports that the human immune system is dysregulated during spaceflight</w:t>
      </w:r>
      <w:r w:rsidR="00430976" w:rsidRPr="00E4754C">
        <w:rPr>
          <w:rFonts w:eastAsia="TimesNewRomanPSMT"/>
        </w:rPr>
        <w:t xml:space="preserve"> </w:t>
      </w:r>
      <w:r w:rsidR="00430976" w:rsidRPr="00E4754C">
        <w:rPr>
          <w:rFonts w:eastAsia="TimesNewRomanPSMT"/>
        </w:rPr>
        <w:fldChar w:fldCharType="begin">
          <w:fldData xml:space="preserve">PEVuZE5vdGU+PENpdGU+PEF1dGhvcj5HdWVndWlub3U8L0F1dGhvcj48WWVhcj4yMDA5PC9ZZWFy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</w:fldData>
        </w:fldChar>
      </w:r>
      <w:r w:rsidR="00AC08C9" w:rsidRPr="00E4754C">
        <w:rPr>
          <w:rFonts w:eastAsia="TimesNewRomanPSMT"/>
        </w:rPr>
        <w:instrText xml:space="preserve"> ADDIN EN.CITE </w:instrText>
      </w:r>
      <w:r w:rsidR="00AC08C9" w:rsidRPr="00E4754C">
        <w:rPr>
          <w:rFonts w:eastAsia="TimesNewRomanPSMT"/>
        </w:rPr>
        <w:fldChar w:fldCharType="begin">
          <w:fldData xml:space="preserve">PEVuZE5vdGU+PENpdGU+PEF1dGhvcj5HdWVndWlub3U8L0F1dGhvcj48WWVhcj4yMDA5PC9ZZWFy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</w:fldData>
        </w:fldChar>
      </w:r>
      <w:r w:rsidR="00AC08C9" w:rsidRPr="00E4754C">
        <w:rPr>
          <w:rFonts w:eastAsia="TimesNewRomanPSMT"/>
        </w:rPr>
        <w:instrText xml:space="preserve"> ADDIN EN.CITE.DATA </w:instrText>
      </w:r>
      <w:r w:rsidR="00AC08C9" w:rsidRPr="00E4754C">
        <w:rPr>
          <w:rFonts w:eastAsia="TimesNewRomanPSMT"/>
        </w:rPr>
      </w:r>
      <w:r w:rsidR="00AC08C9" w:rsidRPr="00E4754C">
        <w:rPr>
          <w:rFonts w:eastAsia="TimesNewRomanPSMT"/>
        </w:rPr>
        <w:fldChar w:fldCharType="end"/>
      </w:r>
      <w:r w:rsidR="00430976" w:rsidRPr="00E4754C">
        <w:rPr>
          <w:rFonts w:eastAsia="TimesNewRomanPSMT"/>
        </w:rPr>
      </w:r>
      <w:r w:rsidR="00430976" w:rsidRPr="00E4754C">
        <w:rPr>
          <w:rFonts w:eastAsia="TimesNewRomanPSMT"/>
        </w:rPr>
        <w:fldChar w:fldCharType="separate"/>
      </w:r>
      <w:r w:rsidR="00AC08C9" w:rsidRPr="00E4754C">
        <w:rPr>
          <w:rFonts w:eastAsia="TimesNewRomanPSMT"/>
          <w:noProof/>
          <w:vertAlign w:val="superscript"/>
        </w:rPr>
        <w:t>26,42,43</w:t>
      </w:r>
      <w:r w:rsidR="00430976" w:rsidRPr="00E4754C">
        <w:rPr>
          <w:rFonts w:eastAsia="TimesNewRomanPSMT"/>
        </w:rPr>
        <w:fldChar w:fldCharType="end"/>
      </w:r>
      <w:r w:rsidR="00430976" w:rsidRPr="00E4754C">
        <w:rPr>
          <w:rFonts w:eastAsia="TimesNewRomanPSMT"/>
        </w:rPr>
        <w:t>.</w:t>
      </w:r>
      <w:r w:rsidR="00132534" w:rsidRPr="00E4754C">
        <w:rPr>
          <w:rFonts w:eastAsia="TimesNewRomanPSMT"/>
        </w:rPr>
        <w:t xml:space="preserve"> This</w:t>
      </w:r>
      <w:r w:rsidRPr="00E4754C">
        <w:rPr>
          <w:rFonts w:eastAsia="TimesNewRomanPSMT"/>
        </w:rPr>
        <w:t xml:space="preserve"> </w:t>
      </w:r>
      <w:r w:rsidR="00132534" w:rsidRPr="00E4754C">
        <w:rPr>
          <w:rFonts w:eastAsia="TimesNewRomanPSMT"/>
        </w:rPr>
        <w:t xml:space="preserve">dysregulation </w:t>
      </w:r>
      <w:r w:rsidRPr="00E4754C">
        <w:rPr>
          <w:rFonts w:eastAsia="TimesNewRomanPSMT"/>
        </w:rPr>
        <w:t>includ</w:t>
      </w:r>
      <w:r w:rsidR="00132534" w:rsidRPr="00E4754C">
        <w:rPr>
          <w:rFonts w:eastAsia="TimesNewRomanPSMT"/>
        </w:rPr>
        <w:t>es</w:t>
      </w:r>
      <w:r w:rsidRPr="00E4754C">
        <w:rPr>
          <w:rFonts w:eastAsia="TimesNewRomanPSMT"/>
        </w:rPr>
        <w:t xml:space="preserve"> alterations in the number and function of immune cell types, </w:t>
      </w:r>
      <w:r w:rsidR="00132534" w:rsidRPr="00E4754C">
        <w:rPr>
          <w:rFonts w:eastAsia="TimesNewRomanPSMT"/>
        </w:rPr>
        <w:t>such as</w:t>
      </w:r>
      <w:r w:rsidRPr="00E4754C">
        <w:rPr>
          <w:rFonts w:eastAsia="TimesNewRomanPSMT"/>
        </w:rPr>
        <w:t xml:space="preserve"> </w:t>
      </w:r>
      <w:r w:rsidRPr="00E4754C">
        <w:rPr>
          <w:bCs/>
        </w:rPr>
        <w:t>reductions in T and Natural Killer cell function, altered plasma cytokine profiles</w:t>
      </w:r>
      <w:r w:rsidR="00132534" w:rsidRPr="00E4754C">
        <w:rPr>
          <w:bCs/>
        </w:rPr>
        <w:t>, as well as alterations in stress hormones</w:t>
      </w:r>
      <w:r w:rsidR="00430976" w:rsidRPr="00E4754C">
        <w:rPr>
          <w:bCs/>
        </w:rPr>
        <w:t xml:space="preserve"> </w:t>
      </w:r>
      <w:r w:rsidR="00430976" w:rsidRPr="00E4754C">
        <w:rPr>
          <w:bCs/>
        </w:rPr>
        <w:fldChar w:fldCharType="begin">
          <w:fldData xml:space="preserve">PEVuZE5vdGU+PENpdGU+PEF1dGhvcj5HdWVndWlub3U8L0F1dGhvcj48WWVhcj4yMDA5PC9ZZWFy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=
</w:fldData>
        </w:fldChar>
      </w:r>
      <w:r w:rsidR="00A76A8E" w:rsidRPr="00E4754C">
        <w:rPr>
          <w:bCs/>
        </w:rPr>
        <w:instrText xml:space="preserve"> ADDIN EN.CITE </w:instrText>
      </w:r>
      <w:r w:rsidR="00A76A8E" w:rsidRPr="00E4754C">
        <w:rPr>
          <w:bCs/>
        </w:rPr>
        <w:fldChar w:fldCharType="begin">
          <w:fldData xml:space="preserve">PEVuZE5vdGU+PENpdGU+PEF1dGhvcj5HdWVndWlub3U8L0F1dGhvcj48WWVhcj4yMDA5PC9ZZWFy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=
</w:fldData>
        </w:fldChar>
      </w:r>
      <w:r w:rsidR="00A76A8E" w:rsidRPr="00E4754C">
        <w:rPr>
          <w:bCs/>
        </w:rPr>
        <w:instrText xml:space="preserve"> ADDIN EN.CITE.DATA </w:instrText>
      </w:r>
      <w:r w:rsidR="00A76A8E" w:rsidRPr="00E4754C">
        <w:rPr>
          <w:bCs/>
        </w:rPr>
      </w:r>
      <w:r w:rsidR="00A76A8E" w:rsidRPr="00E4754C">
        <w:rPr>
          <w:bCs/>
        </w:rPr>
        <w:fldChar w:fldCharType="end"/>
      </w:r>
      <w:r w:rsidR="00430976" w:rsidRPr="00E4754C">
        <w:rPr>
          <w:bCs/>
        </w:rPr>
      </w:r>
      <w:r w:rsidR="00430976" w:rsidRPr="00E4754C">
        <w:rPr>
          <w:bCs/>
        </w:rPr>
        <w:fldChar w:fldCharType="separate"/>
      </w:r>
      <w:r w:rsidR="00A76A8E" w:rsidRPr="00E4754C">
        <w:rPr>
          <w:bCs/>
          <w:noProof/>
          <w:vertAlign w:val="superscript"/>
        </w:rPr>
        <w:t>42</w:t>
      </w:r>
      <w:r w:rsidR="00430976" w:rsidRPr="00E4754C">
        <w:rPr>
          <w:bCs/>
        </w:rPr>
        <w:fldChar w:fldCharType="end"/>
      </w:r>
      <w:r w:rsidR="00430976" w:rsidRPr="00E4754C">
        <w:rPr>
          <w:bCs/>
        </w:rPr>
        <w:t>,</w:t>
      </w:r>
      <w:r w:rsidR="00132534" w:rsidRPr="00E4754C">
        <w:rPr>
          <w:bCs/>
        </w:rPr>
        <w:t xml:space="preserve"> which may explain the </w:t>
      </w:r>
      <w:r w:rsidRPr="00E4754C">
        <w:rPr>
          <w:bCs/>
        </w:rPr>
        <w:t>reactivation of latent herpesviruses</w:t>
      </w:r>
      <w:r w:rsidR="00132534" w:rsidRPr="00E4754C">
        <w:rPr>
          <w:bCs/>
        </w:rPr>
        <w:t xml:space="preserve"> in many crew members during space missions</w:t>
      </w:r>
      <w:r w:rsidR="00430976" w:rsidRPr="00E4754C">
        <w:rPr>
          <w:bCs/>
        </w:rPr>
        <w:t xml:space="preserve"> </w:t>
      </w:r>
      <w:r w:rsidR="00430976" w:rsidRPr="00E4754C">
        <w:rPr>
          <w:bCs/>
        </w:rPr>
        <w:fldChar w:fldCharType="begin">
          <w:fldData xml:space="preserve">PEVuZE5vdGU+PENpdGU+PEF1dGhvcj5QaWVyc29uPC9BdXRob3I+PFllYXI+MjAwNzwvWWVhcj48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</w:fldData>
        </w:fldChar>
      </w:r>
      <w:r w:rsidR="00A76A8E" w:rsidRPr="00E4754C">
        <w:rPr>
          <w:bCs/>
        </w:rPr>
        <w:instrText xml:space="preserve"> ADDIN EN.CITE </w:instrText>
      </w:r>
      <w:r w:rsidR="00A76A8E" w:rsidRPr="00E4754C">
        <w:rPr>
          <w:bCs/>
        </w:rPr>
        <w:fldChar w:fldCharType="begin">
          <w:fldData xml:space="preserve">PEVuZE5vdGU+PENpdGU+PEF1dGhvcj5QaWVyc29uPC9BdXRob3I+PFllYXI+MjAwNzwvWWVhcj48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</w:fldData>
        </w:fldChar>
      </w:r>
      <w:r w:rsidR="00A76A8E" w:rsidRPr="00E4754C">
        <w:rPr>
          <w:bCs/>
        </w:rPr>
        <w:instrText xml:space="preserve"> ADDIN EN.CITE.DATA </w:instrText>
      </w:r>
      <w:r w:rsidR="00A76A8E" w:rsidRPr="00E4754C">
        <w:rPr>
          <w:bCs/>
        </w:rPr>
      </w:r>
      <w:r w:rsidR="00A76A8E" w:rsidRPr="00E4754C">
        <w:rPr>
          <w:bCs/>
        </w:rPr>
        <w:fldChar w:fldCharType="end"/>
      </w:r>
      <w:r w:rsidR="00430976" w:rsidRPr="00E4754C">
        <w:rPr>
          <w:bCs/>
        </w:rPr>
      </w:r>
      <w:r w:rsidR="00430976" w:rsidRPr="00E4754C">
        <w:rPr>
          <w:bCs/>
        </w:rPr>
        <w:fldChar w:fldCharType="separate"/>
      </w:r>
      <w:r w:rsidR="00A76A8E" w:rsidRPr="00E4754C">
        <w:rPr>
          <w:bCs/>
          <w:noProof/>
          <w:vertAlign w:val="superscript"/>
        </w:rPr>
        <w:t>44,45</w:t>
      </w:r>
      <w:r w:rsidR="00430976" w:rsidRPr="00E4754C">
        <w:rPr>
          <w:bCs/>
        </w:rPr>
        <w:fldChar w:fldCharType="end"/>
      </w:r>
      <w:r w:rsidR="00430976" w:rsidRPr="00E4754C">
        <w:rPr>
          <w:bCs/>
        </w:rPr>
        <w:t>.</w:t>
      </w:r>
      <w:r w:rsidRPr="00E4754C">
        <w:rPr>
          <w:rFonts w:eastAsia="TimesNewRomanPSMT"/>
        </w:rPr>
        <w:t xml:space="preserve">  </w:t>
      </w:r>
      <w:r w:rsidR="00985B5F" w:rsidRPr="00E4754C">
        <w:rPr>
          <w:rFonts w:eastAsia="TimesNewRomanPSMT"/>
        </w:rPr>
        <w:t xml:space="preserve">Moreover, </w:t>
      </w:r>
      <w:r w:rsidR="00985B5F" w:rsidRPr="00E4754C">
        <w:t>there is an urgent need to understand the effect of physical and biological causative factors and their interconnections in microbially-induced risks during spaceflight.</w:t>
      </w:r>
    </w:p>
    <w:p w14:paraId="30B4A13B" w14:textId="5CAFD7A9" w:rsidR="00A37179" w:rsidRPr="00E4754C" w:rsidRDefault="00A37179" w:rsidP="001B6A54">
      <w:pPr>
        <w:autoSpaceDE w:val="0"/>
        <w:autoSpaceDN w:val="0"/>
        <w:adjustRightInd w:val="0"/>
        <w:rPr>
          <w:rFonts w:eastAsia="TimesNewRomanPSMT"/>
          <w:sz w:val="22"/>
          <w:szCs w:val="22"/>
        </w:rPr>
      </w:pPr>
    </w:p>
    <w:p w14:paraId="08E1999A" w14:textId="1A8511FB" w:rsidR="00E83DF0" w:rsidRPr="00E4754C" w:rsidRDefault="004972ED" w:rsidP="001B6A54">
      <w:pPr>
        <w:autoSpaceDE w:val="0"/>
        <w:autoSpaceDN w:val="0"/>
        <w:adjustRightInd w:val="0"/>
        <w:rPr>
          <w:b/>
          <w:bCs/>
          <w:i/>
          <w:iCs/>
        </w:rPr>
      </w:pPr>
      <w:r w:rsidRPr="00E4754C">
        <w:rPr>
          <w:b/>
          <w:bCs/>
          <w:i/>
          <w:iCs/>
        </w:rPr>
        <w:t>Evidence of Effects on Habitat Sustainability and Corresponding Gaps in Knowledge</w:t>
      </w:r>
    </w:p>
    <w:p w14:paraId="6193525C" w14:textId="0603AA33" w:rsidR="00E83DF0" w:rsidRPr="00E4754C" w:rsidRDefault="00E83DF0" w:rsidP="00BC718F">
      <w:r w:rsidRPr="00E4754C">
        <w:t>Just as it is important to understand the interactions between microorganisms and</w:t>
      </w:r>
      <w:r w:rsidR="002C2631" w:rsidRPr="00E4754C">
        <w:t xml:space="preserve"> </w:t>
      </w:r>
      <w:r w:rsidRPr="00E4754C">
        <w:t>humans during spaceflight missions, it is equally important to investigate the interaction between microbes and their environmental habitats</w:t>
      </w:r>
      <w:r w:rsidR="00C1407D" w:rsidRPr="00E4754C">
        <w:t>, especially in complex systems in which water and air are recycled</w:t>
      </w:r>
      <w:r w:rsidRPr="00E4754C">
        <w:t xml:space="preserve">. </w:t>
      </w:r>
      <w:r w:rsidR="00C51F6D" w:rsidRPr="00E4754C">
        <w:t xml:space="preserve">Long duration habitation in the closed, self-contained environment of spacecraft that use regenerative life support systems not only increases human </w:t>
      </w:r>
      <w:r w:rsidR="002C2631" w:rsidRPr="00E4754C">
        <w:t xml:space="preserve">and plant </w:t>
      </w:r>
      <w:r w:rsidR="00C51F6D" w:rsidRPr="00E4754C">
        <w:t xml:space="preserve">exposure to potential pathogens, but also creates </w:t>
      </w:r>
      <w:r w:rsidR="00BC718F" w:rsidRPr="00E4754C">
        <w:t>risks to the vehicle systems, including biofouling and biocorrosion, and the habitat itself, due to material degradation</w:t>
      </w:r>
      <w:r w:rsidR="00C51F6D" w:rsidRPr="00E4754C">
        <w:t xml:space="preserve">. </w:t>
      </w:r>
      <w:r w:rsidR="00BC718F" w:rsidRPr="00E4754C">
        <w:t xml:space="preserve">For example, previous </w:t>
      </w:r>
      <w:r w:rsidR="002C2631" w:rsidRPr="00E4754C">
        <w:t xml:space="preserve">spacecraft </w:t>
      </w:r>
      <w:r w:rsidR="00BC718F" w:rsidRPr="00E4754C">
        <w:t>system failures have identified the need</w:t>
      </w:r>
      <w:r w:rsidRPr="00E4754C">
        <w:t xml:space="preserve"> to successfully control microbial growth in Environmental Control and Life Support System (ECLSS) water processing lines during the recycling of wastewater to potable water, where microbially-induced biofilm formation could have profound implications for human habitation in space </w:t>
      </w:r>
      <w:r w:rsidRPr="00E4754C">
        <w:fldChar w:fldCharType="begin"/>
      </w:r>
      <w:r w:rsidR="00A76A8E" w:rsidRPr="00E4754C">
        <w:instrText xml:space="preserve"> ADDIN EN.CITE &lt;EndNote&gt;&lt;Cite&gt;&lt;Author&gt;Yang&lt;/Author&gt;&lt;Year&gt;2018&lt;/Year&gt;&lt;RecNum&gt;1573&lt;/RecNum&gt;&lt;DisplayText&gt;&lt;style face="superscript"&gt;46&lt;/style&gt;&lt;/DisplayText&gt;&lt;record&gt;&lt;rec-number&gt;1573&lt;/rec-number&gt;&lt;foreign-keys&gt;&lt;key app="EN" db-id="fsvffvae55sfayew0t75ptzcswxwddd9e95d" timestamp="1581697519"&gt;1573&lt;/key&gt;&lt;/foreign-keys&gt;&lt;ref-type name="Electronic Book Section"&gt;60&lt;/ref-type&gt;&lt;contributors&gt;&lt;authors&gt;&lt;author&gt;Yang, J. &lt;/author&gt;&lt;author&gt;Thornhill, S. G.&lt;/author&gt;&lt;author&gt;Barrila, J.&lt;/author&gt;&lt;author&gt;Nickerson, C. A.&lt;/author&gt;&lt;author&gt;Ott, C. M.&lt;/author&gt;&lt;author&gt;McLean, R. J.&lt;/author&gt;&lt;/authors&gt;&lt;secondary-authors&gt;&lt;author&gt;Gurtler, V&lt;/author&gt;&lt;author&gt;Trevors, J. T.&lt;/author&gt;&lt;/secondary-authors&gt;&lt;/contributors&gt;&lt;titles&gt;&lt;title&gt;Microbiology of the built environment in spacecraft used for human flight&lt;/title&gt;&lt;secondary-title&gt;Methods in Microbiology: Microbiology of Atypical Environments&lt;/secondary-title&gt;&lt;/titles&gt;&lt;pages&gt;3-26&lt;/pages&gt;&lt;volume&gt;45&lt;/volume&gt;&lt;dates&gt;&lt;year&gt;2018&lt;/year&gt;&lt;/dates&gt;&lt;pub-location&gt;London&lt;/pub-location&gt;&lt;publisher&gt;Academic Press&lt;/publisher&gt;&lt;urls&gt;&lt;/urls&gt;&lt;/record&gt;&lt;/Cite&gt;&lt;/EndNote&gt;</w:instrText>
      </w:r>
      <w:r w:rsidRPr="00E4754C">
        <w:fldChar w:fldCharType="separate"/>
      </w:r>
      <w:r w:rsidR="00A76A8E" w:rsidRPr="00E4754C">
        <w:rPr>
          <w:noProof/>
          <w:vertAlign w:val="superscript"/>
        </w:rPr>
        <w:t>46</w:t>
      </w:r>
      <w:r w:rsidRPr="00E4754C">
        <w:fldChar w:fldCharType="end"/>
      </w:r>
      <w:r w:rsidRPr="00E4754C">
        <w:t>.</w:t>
      </w:r>
      <w:r w:rsidRPr="00E4754C">
        <w:rPr>
          <w:shd w:val="clear" w:color="auto" w:fill="FFFFFF"/>
        </w:rPr>
        <w:t xml:space="preserve"> Indeed, microbial growth and biofilms have posed </w:t>
      </w:r>
      <w:r w:rsidRPr="00E4754C">
        <w:rPr>
          <w:shd w:val="clear" w:color="auto" w:fill="FFFFFF"/>
        </w:rPr>
        <w:lastRenderedPageBreak/>
        <w:t xml:space="preserve">a challenge for several spacecraft, including the water system on the ISS </w:t>
      </w:r>
      <w:r w:rsidR="003454E0" w:rsidRPr="00E4754C">
        <w:rPr>
          <w:shd w:val="clear" w:color="auto" w:fill="FFFFFF"/>
        </w:rPr>
        <w:fldChar w:fldCharType="begin"/>
      </w:r>
      <w:r w:rsidR="00A76A8E" w:rsidRPr="00E4754C">
        <w:rPr>
          <w:shd w:val="clear" w:color="auto" w:fill="FFFFFF"/>
        </w:rPr>
        <w:instrText xml:space="preserve"> ADDIN EN.CITE &lt;EndNote&gt;&lt;Cite&gt;&lt;Author&gt;Li&lt;/Author&gt;&lt;Year&gt;2018&lt;/Year&gt;&lt;RecNum&gt;1&lt;/RecNum&gt;&lt;DisplayText&gt;&lt;style face="superscript"&gt;47&lt;/style&gt;&lt;/DisplayText&gt;&lt;record&gt;&lt;rec-number&gt;1&lt;/rec-number&gt;&lt;foreign-keys&gt;&lt;key app="EN" db-id="dvvxvvf0wzv2xeexpr8vwxxzxa2wd2xe9a95" timestamp="1633983796"&gt;1&lt;/key&gt;&lt;/foreign-keys&gt;&lt;ref-type name="Conference Paper"&gt;47&lt;/ref-type&gt;&lt;contributors&gt;&lt;authors&gt;&lt;author&gt;Li, W.&lt;/author&gt;&lt;author&gt;Calle, L. M.&lt;/author&gt;&lt;/authors&gt;&lt;secondary-authors&gt;&lt;author&gt;International Conference on Environmental Systems&lt;/author&gt;&lt;/secondary-authors&gt;&lt;/contributors&gt;&lt;titles&gt;&lt;title&gt;Investigation of Silver Biocide as a Disinfection Technology for Spacecraft – An Early Literature Review&lt;/title&gt;&lt;secondary-title&gt;48th International Conference on Environmental Systems&lt;/secondary-title&gt;&lt;/titles&gt;&lt;dates&gt;&lt;year&gt;2018&lt;/year&gt;&lt;/dates&gt;&lt;pub-location&gt;Albuquerque, New Mexico&lt;/pub-location&gt;&lt;urls&gt;&lt;/urls&gt;&lt;/record&gt;&lt;/Cite&gt;&lt;/EndNote&gt;</w:instrText>
      </w:r>
      <w:r w:rsidR="003454E0" w:rsidRPr="00E4754C">
        <w:rPr>
          <w:shd w:val="clear" w:color="auto" w:fill="FFFFFF"/>
        </w:rPr>
        <w:fldChar w:fldCharType="separate"/>
      </w:r>
      <w:r w:rsidR="00A76A8E" w:rsidRPr="00E4754C">
        <w:rPr>
          <w:noProof/>
          <w:shd w:val="clear" w:color="auto" w:fill="FFFFFF"/>
          <w:vertAlign w:val="superscript"/>
        </w:rPr>
        <w:t>47</w:t>
      </w:r>
      <w:r w:rsidR="003454E0" w:rsidRPr="00E4754C">
        <w:rPr>
          <w:shd w:val="clear" w:color="auto" w:fill="FFFFFF"/>
        </w:rPr>
        <w:fldChar w:fldCharType="end"/>
      </w:r>
      <w:r w:rsidRPr="00E4754C">
        <w:rPr>
          <w:shd w:val="clear" w:color="auto" w:fill="FFFFFF"/>
        </w:rPr>
        <w:t xml:space="preserve">. This type of microbial contamination could be catastrophic for the ISS, as the water system is used for multiple purposes, including potable drinking water, crew hygiene, and irrigation of plants grown for consumption during spaceflight.  </w:t>
      </w:r>
      <w:r w:rsidR="00374350" w:rsidRPr="00E4754C">
        <w:t>Accordingly, understanding microbial responses during spaceflight has critical implications for vehicle and life support systems design, materials selection, and performance.</w:t>
      </w:r>
    </w:p>
    <w:p w14:paraId="7BA473BE" w14:textId="776D4A5B" w:rsidR="00CD779D" w:rsidRPr="00E4754C" w:rsidRDefault="00C1407D" w:rsidP="00174508">
      <w:pPr>
        <w:ind w:firstLine="720"/>
        <w:rPr>
          <w:b/>
          <w:bCs/>
        </w:rPr>
      </w:pPr>
      <w:r w:rsidRPr="00E4754C">
        <w:t xml:space="preserve">Critical to both human health and habitat sustainability has been research into biofilm formation and </w:t>
      </w:r>
      <w:r w:rsidR="00042A81" w:rsidRPr="00E4754C">
        <w:t xml:space="preserve">associated </w:t>
      </w:r>
      <w:r w:rsidRPr="00E4754C">
        <w:t xml:space="preserve">phenotypic characteristics when </w:t>
      </w:r>
      <w:r w:rsidR="00042A81" w:rsidRPr="00E4754C">
        <w:t>microbial</w:t>
      </w:r>
      <w:r w:rsidRPr="00E4754C">
        <w:t xml:space="preserve"> communities are grown in decreased gravity</w:t>
      </w:r>
      <w:r w:rsidR="00042A81" w:rsidRPr="00E4754C">
        <w:t>.</w:t>
      </w:r>
      <w:r w:rsidR="00694E5C" w:rsidRPr="00E4754C">
        <w:t xml:space="preserve">  </w:t>
      </w:r>
      <w:r w:rsidR="00042A81" w:rsidRPr="00E4754C">
        <w:t>For example,</w:t>
      </w:r>
      <w:r w:rsidRPr="00E4754C">
        <w:t xml:space="preserve"> </w:t>
      </w:r>
      <w:r w:rsidRPr="00E4754C">
        <w:rPr>
          <w:i/>
          <w:iCs/>
        </w:rPr>
        <w:t>P. aeruginosa</w:t>
      </w:r>
      <w:r w:rsidRPr="00E4754C">
        <w:t> </w:t>
      </w:r>
      <w:r w:rsidR="00042A81" w:rsidRPr="00E4754C">
        <w:t>cultured</w:t>
      </w:r>
      <w:r w:rsidRPr="00E4754C">
        <w:t xml:space="preserve"> in spaceflight exhibited a unique “column and canopy” biofilm architecture</w:t>
      </w:r>
      <w:r w:rsidR="008B0994" w:rsidRPr="00E4754C">
        <w:t xml:space="preserve"> </w:t>
      </w:r>
      <w:r w:rsidR="008B0994" w:rsidRPr="00E4754C">
        <w:fldChar w:fldCharType="begin"/>
      </w:r>
      <w:r w:rsidR="00336B2C" w:rsidRPr="00E4754C">
        <w:instrText xml:space="preserve"> ADDIN EN.CITE &lt;EndNote&gt;&lt;Cite&gt;&lt;Author&gt;Kim&lt;/Author&gt;&lt;Year&gt;2013&lt;/Year&gt;&lt;RecNum&gt;1343&lt;/RecNum&gt;&lt;DisplayText&gt;&lt;style face="superscript"&gt;23&lt;/style&gt;&lt;/DisplayText&gt;&lt;record&gt;&lt;rec-number&gt;1343&lt;/rec-number&gt;&lt;foreign-keys&gt;&lt;key app="EN" db-id="fsvffvae55sfayew0t75ptzcswxwddd9e95d" timestamp="1392504100"&gt;1343&lt;/key&gt;&lt;/foreign-keys&gt;&lt;ref-type name="Journal Article"&gt;17&lt;/ref-type&gt;&lt;contributors&gt;&lt;authors&gt;&lt;author&gt;Kim, W.&lt;/author&gt;&lt;author&gt;Tengra, F. K.&lt;/author&gt;&lt;author&gt;Young, Z.&lt;/author&gt;&lt;author&gt;Shong, J.&lt;/author&gt;&lt;author&gt;Marchand, N.&lt;/author&gt;&lt;author&gt;Chan, H. K.&lt;/author&gt;&lt;author&gt;Pangule, R. C.&lt;/author&gt;&lt;author&gt;Parra, M.&lt;/author&gt;&lt;author&gt;Dordick, J. S.&lt;/author&gt;&lt;author&gt;Plawsky, J. L.&lt;/author&gt;&lt;author&gt;Collins, C. H.&lt;/author&gt;&lt;/authors&gt;&lt;/contributors&gt;&lt;auth-address&gt;Department of Chemical &amp;amp; Biological Engineering, Rensselaer Polytechnic Institute, Troy, New York, USA.&lt;/auth-address&gt;&lt;titles&gt;&lt;title&gt;Spaceflight promotes biofilm formation by Pseudomonas aeruginosa&lt;/title&gt;&lt;secondary-title&gt;PLoS ONE&lt;/secondary-title&gt;&lt;/titles&gt;&lt;periodical&gt;&lt;full-title&gt;PLoS ONE&lt;/full-title&gt;&lt;/periodical&gt;&lt;pages&gt;e62437&lt;/pages&gt;&lt;volume&gt;8&lt;/volume&gt;&lt;number&gt;4&lt;/number&gt;&lt;edition&gt;2013/05/10&lt;/edition&gt;&lt;keywords&gt;&lt;keyword&gt;Biofilms/*growth &amp;amp; development&lt;/keyword&gt;&lt;keyword&gt;Carbon/metabolism&lt;/keyword&gt;&lt;keyword&gt;Colony Count, Microbial&lt;/keyword&gt;&lt;keyword&gt;Culture Media/*chemistry&lt;/keyword&gt;&lt;keyword&gt;Flagella/metabolism/physiology/ultrastructure&lt;/keyword&gt;&lt;keyword&gt;Humans&lt;/keyword&gt;&lt;keyword&gt;Microbial Viability&lt;/keyword&gt;&lt;keyword&gt;Phosphates/metabolism&lt;/keyword&gt;&lt;keyword&gt;Pseudomonas aeruginosa/growth &amp;amp; development/metabolism/*ultrastructure&lt;/keyword&gt;&lt;keyword&gt;*Space Flight&lt;/keyword&gt;&lt;keyword&gt;*Weightlessness&lt;/keyword&gt;&lt;/keywords&gt;&lt;dates&gt;&lt;year&gt;2013&lt;/year&gt;&lt;/dates&gt;&lt;isbn&gt;1932-6203 (Electronic)&amp;#xD;1932-6203 (Linking)&lt;/isbn&gt;&lt;accession-num&gt;23658630&lt;/accession-num&gt;&lt;urls&gt;&lt;related-urls&gt;&lt;url&gt;http://www.ncbi.nlm.nih.gov/pubmed/23658630&lt;/url&gt;&lt;/related-urls&gt;&lt;/urls&gt;&lt;custom2&gt;3639165&lt;/custom2&gt;&lt;language&gt;eng&lt;/language&gt;&lt;/record&gt;&lt;/Cite&gt;&lt;/EndNote&gt;</w:instrText>
      </w:r>
      <w:r w:rsidR="008B0994" w:rsidRPr="00E4754C">
        <w:fldChar w:fldCharType="separate"/>
      </w:r>
      <w:r w:rsidR="00336B2C" w:rsidRPr="00E4754C">
        <w:rPr>
          <w:noProof/>
          <w:vertAlign w:val="superscript"/>
        </w:rPr>
        <w:t>23</w:t>
      </w:r>
      <w:r w:rsidR="008B0994" w:rsidRPr="00E4754C">
        <w:fldChar w:fldCharType="end"/>
      </w:r>
      <w:r w:rsidR="008B0994" w:rsidRPr="00E4754C">
        <w:t>.</w:t>
      </w:r>
      <w:r w:rsidRPr="00E4754C">
        <w:t xml:space="preserve"> </w:t>
      </w:r>
      <w:r w:rsidR="00C945A3" w:rsidRPr="00E4754C">
        <w:t xml:space="preserve"> This f</w:t>
      </w:r>
      <w:r w:rsidRPr="00E4754C">
        <w:t>ormation of novel biofilm architecture provided a new perspective on microbial biofilm</w:t>
      </w:r>
      <w:r w:rsidR="00042A81" w:rsidRPr="00E4754C">
        <w:t xml:space="preserve">s </w:t>
      </w:r>
      <w:r w:rsidRPr="00E4754C">
        <w:t>and prompted a series of recent spaceflight studies into how polymicrobial species form biofilms on different materials, induce corrosion in vehicle components, and alter resistance to disinfectants for biofilm control in space habitats. </w:t>
      </w:r>
      <w:r w:rsidR="00433C46" w:rsidRPr="00E4754C">
        <w:t xml:space="preserve">Recent studies </w:t>
      </w:r>
      <w:r w:rsidR="00433C46" w:rsidRPr="00E4754C">
        <w:rPr>
          <w:bCs/>
        </w:rPr>
        <w:t xml:space="preserve">have also characterized bacterial isolates </w:t>
      </w:r>
      <w:r w:rsidR="00C945A3" w:rsidRPr="00E4754C">
        <w:rPr>
          <w:bCs/>
        </w:rPr>
        <w:t xml:space="preserve">recovered </w:t>
      </w:r>
      <w:r w:rsidR="00433C46" w:rsidRPr="00E4754C">
        <w:rPr>
          <w:bCs/>
        </w:rPr>
        <w:t xml:space="preserve">from the ISS potable water system to understand mixed and single species biofilm formation, composition and stability, as well as </w:t>
      </w:r>
      <w:r w:rsidR="00252E91" w:rsidRPr="00E4754C">
        <w:t xml:space="preserve">metabolism </w:t>
      </w:r>
      <w:r w:rsidR="00433C46" w:rsidRPr="00E4754C">
        <w:t>a</w:t>
      </w:r>
      <w:r w:rsidR="00252E91" w:rsidRPr="00E4754C">
        <w:t>nd a</w:t>
      </w:r>
      <w:r w:rsidR="00433C46" w:rsidRPr="00E4754C">
        <w:t>ntibiotic resistance</w:t>
      </w:r>
      <w:r w:rsidR="008B0994" w:rsidRPr="00E4754C">
        <w:t xml:space="preserve"> </w:t>
      </w:r>
      <w:r w:rsidR="008B0994" w:rsidRPr="00E4754C">
        <w:fldChar w:fldCharType="begin">
          <w:fldData xml:space="preserve">PEVuZE5vdGU+PENpdGU+PEF1dGhvcj5UaG9tcHNvbjwvQXV0aG9yPjxZZWFyPjIwMjA8L1llYXI+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</w:fldData>
        </w:fldChar>
      </w:r>
      <w:r w:rsidR="00A76A8E" w:rsidRPr="00E4754C">
        <w:instrText xml:space="preserve"> ADDIN EN.CITE </w:instrText>
      </w:r>
      <w:r w:rsidR="00A76A8E" w:rsidRPr="00E4754C">
        <w:fldChar w:fldCharType="begin">
          <w:fldData xml:space="preserve">PEVuZE5vdGU+PENpdGU+PEF1dGhvcj5UaG9tcHNvbjwvQXV0aG9yPjxZZWFyPjIwMjA8L1llYXI+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</w:fldData>
        </w:fldChar>
      </w:r>
      <w:r w:rsidR="00A76A8E" w:rsidRPr="00E4754C">
        <w:instrText xml:space="preserve"> ADDIN EN.CITE.DATA </w:instrText>
      </w:r>
      <w:r w:rsidR="00A76A8E" w:rsidRPr="00E4754C">
        <w:fldChar w:fldCharType="end"/>
      </w:r>
      <w:r w:rsidR="008B0994" w:rsidRPr="00E4754C">
        <w:fldChar w:fldCharType="separate"/>
      </w:r>
      <w:r w:rsidR="00A76A8E" w:rsidRPr="00E4754C">
        <w:rPr>
          <w:noProof/>
          <w:vertAlign w:val="superscript"/>
        </w:rPr>
        <w:t>28,29,48</w:t>
      </w:r>
      <w:r w:rsidR="008B0994" w:rsidRPr="00E4754C">
        <w:fldChar w:fldCharType="end"/>
      </w:r>
      <w:r w:rsidR="008B0994" w:rsidRPr="00E4754C">
        <w:t>.</w:t>
      </w:r>
      <w:r w:rsidR="00291EAC" w:rsidRPr="00E4754C">
        <w:rPr>
          <w:b/>
          <w:bCs/>
        </w:rPr>
        <w:t xml:space="preserve">  </w:t>
      </w:r>
      <w:r w:rsidRPr="00E4754C">
        <w:t xml:space="preserve">More detailed analysis of the </w:t>
      </w:r>
      <w:r w:rsidR="00291EAC" w:rsidRPr="00E4754C">
        <w:t xml:space="preserve">impact of spaceflight on the </w:t>
      </w:r>
      <w:r w:rsidRPr="00E4754C">
        <w:t xml:space="preserve">kinetics, composition and architecture of biofilms is </w:t>
      </w:r>
      <w:r w:rsidR="00374350" w:rsidRPr="00E4754C">
        <w:t>needed</w:t>
      </w:r>
      <w:r w:rsidRPr="00E4754C">
        <w:t>.</w:t>
      </w:r>
      <w:r w:rsidRPr="00E4754C">
        <w:rPr>
          <w:b/>
          <w:bCs/>
        </w:rPr>
        <w:t xml:space="preserve"> </w:t>
      </w:r>
    </w:p>
    <w:p w14:paraId="0DA587A3" w14:textId="75E6AD8C" w:rsidR="002B691B" w:rsidRPr="00E4754C" w:rsidRDefault="00F45012" w:rsidP="00174508">
      <w:pPr>
        <w:ind w:firstLine="720"/>
      </w:pPr>
      <w:r w:rsidRPr="00E4754C">
        <w:t xml:space="preserve">Over the past two decades, environmental monitoring of ISS air and surfaces </w:t>
      </w:r>
      <w:r w:rsidR="00694E5C" w:rsidRPr="00E4754C">
        <w:t xml:space="preserve">demonstrated </w:t>
      </w:r>
      <w:r w:rsidRPr="00E4754C">
        <w:t>that the microbiome is similar to that of a terrestrial home, whether culture-based or molecular-based methods were used for analysis</w:t>
      </w:r>
      <w:r w:rsidR="00DE13BF" w:rsidRPr="00E4754C">
        <w:t xml:space="preserve"> </w:t>
      </w:r>
      <w:r w:rsidR="00DE13BF" w:rsidRPr="00E4754C">
        <w:fldChar w:fldCharType="begin">
          <w:fldData xml:space="preserve">PEVuZE5vdGU+PENpdGU+PEF1dGhvcj5QaWVyc29uPC9BdXRob3I+PFllYXI+MjAxMjwvWWVhcj48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</w:fldData>
        </w:fldChar>
      </w:r>
      <w:r w:rsidR="00A76A8E" w:rsidRPr="00E4754C">
        <w:instrText xml:space="preserve"> ADDIN EN.CITE </w:instrText>
      </w:r>
      <w:r w:rsidR="00A76A8E" w:rsidRPr="00E4754C">
        <w:fldChar w:fldCharType="begin">
          <w:fldData xml:space="preserve">PEVuZE5vdGU+PENpdGU+PEF1dGhvcj5QaWVyc29uPC9BdXRob3I+PFllYXI+MjAxMjwvWWVhcj48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</w:fldData>
        </w:fldChar>
      </w:r>
      <w:r w:rsidR="00A76A8E" w:rsidRPr="00E4754C">
        <w:instrText xml:space="preserve"> ADDIN EN.CITE.DATA </w:instrText>
      </w:r>
      <w:r w:rsidR="00A76A8E" w:rsidRPr="00E4754C">
        <w:fldChar w:fldCharType="end"/>
      </w:r>
      <w:r w:rsidR="00DE13BF" w:rsidRPr="00E4754C">
        <w:fldChar w:fldCharType="separate"/>
      </w:r>
      <w:r w:rsidR="00A76A8E" w:rsidRPr="00E4754C">
        <w:rPr>
          <w:noProof/>
          <w:vertAlign w:val="superscript"/>
        </w:rPr>
        <w:t>49-51</w:t>
      </w:r>
      <w:r w:rsidR="00DE13BF" w:rsidRPr="00E4754C">
        <w:fldChar w:fldCharType="end"/>
      </w:r>
      <w:r w:rsidR="00DE13BF" w:rsidRPr="00E4754C">
        <w:t>.</w:t>
      </w:r>
      <w:r w:rsidR="005F6C4D" w:rsidRPr="00E4754C">
        <w:t xml:space="preserve">  While not an immediate concern, the environmental microbiota still contains opportunistic pathogens and biofilm forming organisms that</w:t>
      </w:r>
      <w:r w:rsidR="002F24B4" w:rsidRPr="00E4754C">
        <w:t>,</w:t>
      </w:r>
      <w:r w:rsidR="005F6C4D" w:rsidRPr="00E4754C">
        <w:t xml:space="preserve"> if left uncontrolled, could negatively impact the vehicle and its systems as well as astronaut health.</w:t>
      </w:r>
    </w:p>
    <w:p w14:paraId="4E5CCC00" w14:textId="77777777" w:rsidR="00FB7EF2" w:rsidRPr="00E4754C" w:rsidRDefault="00FB7EF2" w:rsidP="00FB7EF2">
      <w:pPr>
        <w:autoSpaceDE w:val="0"/>
        <w:autoSpaceDN w:val="0"/>
        <w:adjustRightInd w:val="0"/>
      </w:pPr>
    </w:p>
    <w:p w14:paraId="21970110" w14:textId="10CF14BC" w:rsidR="00C84EE2" w:rsidRPr="00E4754C" w:rsidRDefault="00FB7EF2" w:rsidP="00FB7EF2">
      <w:pPr>
        <w:autoSpaceDE w:val="0"/>
        <w:autoSpaceDN w:val="0"/>
        <w:adjustRightInd w:val="0"/>
        <w:rPr>
          <w:b/>
          <w:bCs/>
          <w:i/>
          <w:iCs/>
        </w:rPr>
      </w:pPr>
      <w:r w:rsidRPr="00E4754C">
        <w:rPr>
          <w:b/>
          <w:bCs/>
          <w:i/>
          <w:iCs/>
        </w:rPr>
        <w:t>Need for advances in spaceflight and spaceflight analog</w:t>
      </w:r>
      <w:r w:rsidR="00D728BA" w:rsidRPr="00E4754C">
        <w:rPr>
          <w:b/>
          <w:bCs/>
          <w:i/>
          <w:iCs/>
        </w:rPr>
        <w:t>ue</w:t>
      </w:r>
      <w:r w:rsidRPr="00E4754C">
        <w:rPr>
          <w:b/>
          <w:bCs/>
          <w:i/>
          <w:iCs/>
        </w:rPr>
        <w:t xml:space="preserve"> </w:t>
      </w:r>
      <w:r w:rsidR="00445FEB" w:rsidRPr="00E4754C">
        <w:rPr>
          <w:b/>
          <w:bCs/>
          <w:i/>
          <w:iCs/>
        </w:rPr>
        <w:t xml:space="preserve">biological </w:t>
      </w:r>
      <w:r w:rsidR="00C84EE2" w:rsidRPr="00E4754C">
        <w:rPr>
          <w:b/>
          <w:bCs/>
          <w:i/>
          <w:iCs/>
        </w:rPr>
        <w:t xml:space="preserve">research </w:t>
      </w:r>
      <w:r w:rsidRPr="00E4754C">
        <w:rPr>
          <w:b/>
          <w:bCs/>
          <w:i/>
          <w:iCs/>
        </w:rPr>
        <w:t>hardware</w:t>
      </w:r>
    </w:p>
    <w:p w14:paraId="5C7E6920" w14:textId="0BF3A796" w:rsidR="00F95039" w:rsidRPr="00E4754C" w:rsidRDefault="00CD472D" w:rsidP="00C554DA">
      <w:pPr>
        <w:autoSpaceDE w:val="0"/>
        <w:autoSpaceDN w:val="0"/>
        <w:adjustRightInd w:val="0"/>
      </w:pPr>
      <w:r w:rsidRPr="00E4754C">
        <w:t xml:space="preserve">As </w:t>
      </w:r>
      <w:r w:rsidR="002B691B" w:rsidRPr="00E4754C">
        <w:t xml:space="preserve">human </w:t>
      </w:r>
      <w:r w:rsidRPr="00E4754C">
        <w:t>spaceflight missions travel farther from Earth for longer durations, biological research will increasingly rely on the</w:t>
      </w:r>
      <w:r w:rsidR="00C84EE2" w:rsidRPr="00E4754C">
        <w:t xml:space="preserve"> development of fully integrated, modular</w:t>
      </w:r>
      <w:r w:rsidR="002B691B" w:rsidRPr="00E4754C">
        <w:t>,</w:t>
      </w:r>
      <w:r w:rsidR="00C84EE2" w:rsidRPr="00E4754C">
        <w:t xml:space="preserve"> automated spaceflight hardware with a broad range of capabilities</w:t>
      </w:r>
      <w:r w:rsidRPr="00E4754C">
        <w:t xml:space="preserve">. To enable the delivery of dependable </w:t>
      </w:r>
      <w:r w:rsidR="00445FEB" w:rsidRPr="00E4754C">
        <w:t xml:space="preserve">scientific </w:t>
      </w:r>
      <w:r w:rsidRPr="00E4754C">
        <w:t xml:space="preserve">information that can be translated for use by spaceflight operations, this hardware must have </w:t>
      </w:r>
      <w:r w:rsidR="00C84EE2" w:rsidRPr="00E4754C">
        <w:t xml:space="preserve">analytical precision and accuracy equivalent to research quality instruments in </w:t>
      </w:r>
      <w:r w:rsidRPr="00E4754C">
        <w:t>terrestrial</w:t>
      </w:r>
      <w:r w:rsidR="00C84EE2" w:rsidRPr="00E4754C">
        <w:t xml:space="preserve"> labs</w:t>
      </w:r>
      <w:r w:rsidRPr="00E4754C">
        <w:t>. These criteria will be difficult to meet, as spaceflight resources for biological research (</w:t>
      </w:r>
      <w:r w:rsidRPr="00E4754C">
        <w:rPr>
          <w:i/>
          <w:iCs/>
        </w:rPr>
        <w:t>e.g.</w:t>
      </w:r>
      <w:r w:rsidRPr="00E4754C">
        <w:t xml:space="preserve">, mass, volume, power, crew time, </w:t>
      </w:r>
      <w:r w:rsidR="00C97C90" w:rsidRPr="00E4754C">
        <w:t xml:space="preserve">and </w:t>
      </w:r>
      <w:r w:rsidRPr="00E4754C">
        <w:t>funding) are currently still extraordinarily limited</w:t>
      </w:r>
      <w:r w:rsidR="00C97C90" w:rsidRPr="00E4754C">
        <w:t>.  In addition,</w:t>
      </w:r>
      <w:r w:rsidR="00F95039" w:rsidRPr="00E4754C">
        <w:t xml:space="preserve"> </w:t>
      </w:r>
      <w:r w:rsidR="00C97C90" w:rsidRPr="00E4754C">
        <w:t>many of the science requirements</w:t>
      </w:r>
      <w:r w:rsidR="00F95039" w:rsidRPr="00E4754C">
        <w:t xml:space="preserve"> of the investigators (</w:t>
      </w:r>
      <w:r w:rsidR="00F95039" w:rsidRPr="00E4754C">
        <w:rPr>
          <w:i/>
          <w:iCs/>
        </w:rPr>
        <w:t>e.g.,</w:t>
      </w:r>
      <w:r w:rsidR="00F95039" w:rsidRPr="00E4754C">
        <w:t xml:space="preserve"> </w:t>
      </w:r>
      <w:r w:rsidR="00C97C90" w:rsidRPr="00E4754C">
        <w:t xml:space="preserve">precise </w:t>
      </w:r>
      <w:r w:rsidR="00F95039" w:rsidRPr="00E4754C">
        <w:t xml:space="preserve">temperature </w:t>
      </w:r>
      <w:r w:rsidR="00916162" w:rsidRPr="00E4754C">
        <w:t xml:space="preserve">and other environmental </w:t>
      </w:r>
      <w:r w:rsidR="00F95039" w:rsidRPr="00E4754C">
        <w:t xml:space="preserve">control, biocompatibility of materials, </w:t>
      </w:r>
      <w:r w:rsidR="00C97C90" w:rsidRPr="00E4754C">
        <w:t>homogeneous</w:t>
      </w:r>
      <w:r w:rsidR="00F95039" w:rsidRPr="00E4754C">
        <w:t xml:space="preserve"> mixing, </w:t>
      </w:r>
      <w:r w:rsidR="00C97C90" w:rsidRPr="00E4754C">
        <w:t xml:space="preserve">accurate and reproducible transfer of liquids, </w:t>
      </w:r>
      <w:r w:rsidR="00F95039" w:rsidRPr="00E4754C">
        <w:t xml:space="preserve">long duration performance, safety containment, modularity, </w:t>
      </w:r>
      <w:r w:rsidR="00C97C90" w:rsidRPr="00E4754C">
        <w:t xml:space="preserve">and </w:t>
      </w:r>
      <w:r w:rsidR="00F95039" w:rsidRPr="00E4754C">
        <w:t>proper controls)</w:t>
      </w:r>
      <w:r w:rsidR="00C97C90" w:rsidRPr="00E4754C">
        <w:t xml:space="preserve"> are often not met with existing </w:t>
      </w:r>
      <w:r w:rsidR="00DA3C80" w:rsidRPr="00E4754C">
        <w:t xml:space="preserve">spaceflight </w:t>
      </w:r>
      <w:r w:rsidR="005569ED" w:rsidRPr="00E4754C">
        <w:t xml:space="preserve">biological </w:t>
      </w:r>
      <w:r w:rsidR="00C97C90" w:rsidRPr="00E4754C">
        <w:t>hardware</w:t>
      </w:r>
      <w:r w:rsidRPr="00E4754C">
        <w:t>.</w:t>
      </w:r>
      <w:r w:rsidR="003B35FB" w:rsidRPr="00E4754C">
        <w:t xml:space="preserve"> </w:t>
      </w:r>
    </w:p>
    <w:p w14:paraId="599540C1" w14:textId="5A3ADEF4" w:rsidR="001D11BB" w:rsidRPr="00E4754C" w:rsidRDefault="003B35FB" w:rsidP="00174508">
      <w:pPr>
        <w:autoSpaceDE w:val="0"/>
        <w:autoSpaceDN w:val="0"/>
        <w:adjustRightInd w:val="0"/>
        <w:ind w:firstLine="720"/>
        <w:rPr>
          <w:strike/>
        </w:rPr>
      </w:pPr>
      <w:r w:rsidRPr="00E4754C">
        <w:t xml:space="preserve">While </w:t>
      </w:r>
      <w:r w:rsidR="000A6F2B" w:rsidRPr="00E4754C">
        <w:t xml:space="preserve">current </w:t>
      </w:r>
      <w:r w:rsidR="00DA3C80" w:rsidRPr="00E4754C">
        <w:t>space</w:t>
      </w:r>
      <w:r w:rsidRPr="00E4754C">
        <w:t xml:space="preserve">flight </w:t>
      </w:r>
      <w:r w:rsidR="00D97EB3" w:rsidRPr="00E4754C">
        <w:t xml:space="preserve">biological </w:t>
      </w:r>
      <w:r w:rsidRPr="00E4754C">
        <w:t xml:space="preserve">hardware </w:t>
      </w:r>
      <w:r w:rsidR="00D97EB3" w:rsidRPr="00E4754C">
        <w:t>can be</w:t>
      </w:r>
      <w:r w:rsidRPr="00E4754C">
        <w:t xml:space="preserve"> used for multiple experiments, th</w:t>
      </w:r>
      <w:r w:rsidR="00D97EB3" w:rsidRPr="00E4754C">
        <w:t>is</w:t>
      </w:r>
      <w:r w:rsidRPr="00E4754C">
        <w:t xml:space="preserve"> hardware is often a “custom build”</w:t>
      </w:r>
      <w:r w:rsidR="00DA3C80" w:rsidRPr="00E4754C">
        <w:t xml:space="preserve"> or significantly redesigned for each investigator</w:t>
      </w:r>
      <w:r w:rsidR="000A6F2B" w:rsidRPr="00E4754C">
        <w:t xml:space="preserve">. Moreover, engineers designing the flight hardware often do not seek </w:t>
      </w:r>
      <w:r w:rsidRPr="00E4754C">
        <w:t xml:space="preserve">input </w:t>
      </w:r>
      <w:r w:rsidR="00DA3C80" w:rsidRPr="00E4754C">
        <w:t>from</w:t>
      </w:r>
      <w:r w:rsidRPr="00E4754C">
        <w:t xml:space="preserve"> biologists during the </w:t>
      </w:r>
      <w:r w:rsidR="000A6F2B" w:rsidRPr="00E4754C">
        <w:t xml:space="preserve">actual hardware </w:t>
      </w:r>
      <w:r w:rsidRPr="00E4754C">
        <w:t xml:space="preserve">development process. As a result, lessons learned to optimize and implement more efficient hardware with greater flexibility and standardization are often lost. For example, simple tasks such as accurate and reliable transfer and mixing of known volumes of liquids, which are critical for a wide range of microbiological experiments, remain a major challenge for most current spaceflight biological hardware. </w:t>
      </w:r>
      <w:r w:rsidR="00DA3C80" w:rsidRPr="00E4754C">
        <w:t xml:space="preserve"> </w:t>
      </w:r>
      <w:r w:rsidR="001D11BB" w:rsidRPr="00E4754C">
        <w:t xml:space="preserve">Overall, the current approach to the development and implementation of spaceflight biological hardware often creates issues with experimental quality and causes </w:t>
      </w:r>
      <w:r w:rsidR="00E57F98" w:rsidRPr="00E4754C">
        <w:t xml:space="preserve">significant </w:t>
      </w:r>
      <w:r w:rsidR="001D11BB" w:rsidRPr="00E4754C">
        <w:t xml:space="preserve">time overruns and scheduling delays. The development of </w:t>
      </w:r>
      <w:r w:rsidR="0038688E" w:rsidRPr="00E4754C">
        <w:t xml:space="preserve">such </w:t>
      </w:r>
      <w:r w:rsidR="001D11BB" w:rsidRPr="00E4754C">
        <w:t>high</w:t>
      </w:r>
      <w:r w:rsidR="00401875" w:rsidRPr="00E4754C">
        <w:t>-</w:t>
      </w:r>
      <w:r w:rsidR="001D11BB" w:rsidRPr="00E4754C">
        <w:lastRenderedPageBreak/>
        <w:t xml:space="preserve">fidelity hardware </w:t>
      </w:r>
      <w:r w:rsidR="0038688E" w:rsidRPr="00E4754C">
        <w:t xml:space="preserve">- </w:t>
      </w:r>
      <w:r w:rsidR="001D11BB" w:rsidRPr="00E4754C">
        <w:t xml:space="preserve">that </w:t>
      </w:r>
      <w:r w:rsidR="0038688E" w:rsidRPr="00E4754C">
        <w:t xml:space="preserve">is built with the </w:t>
      </w:r>
      <w:r w:rsidR="0038688E" w:rsidRPr="00E4754C">
        <w:rPr>
          <w:i/>
          <w:iCs/>
        </w:rPr>
        <w:t xml:space="preserve">simultaneous input </w:t>
      </w:r>
      <w:r w:rsidR="0038688E" w:rsidRPr="00E4754C">
        <w:t xml:space="preserve">from </w:t>
      </w:r>
      <w:r w:rsidR="00E57F98" w:rsidRPr="00E4754C">
        <w:t xml:space="preserve">both </w:t>
      </w:r>
      <w:r w:rsidR="0038688E" w:rsidRPr="00E4754C">
        <w:t xml:space="preserve">engineers and biologists </w:t>
      </w:r>
      <w:r w:rsidR="00E57F98" w:rsidRPr="00E4754C">
        <w:t>–</w:t>
      </w:r>
      <w:r w:rsidR="0038688E" w:rsidRPr="00E4754C">
        <w:t xml:space="preserve"> </w:t>
      </w:r>
      <w:r w:rsidR="00E57F98" w:rsidRPr="00E4754C">
        <w:t xml:space="preserve">and </w:t>
      </w:r>
      <w:r w:rsidR="001D11BB" w:rsidRPr="00E4754C">
        <w:t xml:space="preserve">could be repeatedly used by multiple investigation teams with minimal-to-no modification is a critical need that should be prioritized over the next decade to </w:t>
      </w:r>
      <w:r w:rsidR="00B8059B" w:rsidRPr="00E4754C">
        <w:t>advance</w:t>
      </w:r>
      <w:r w:rsidR="001D11BB" w:rsidRPr="00E4754C">
        <w:t xml:space="preserve"> microbiological spaceflight research.</w:t>
      </w:r>
    </w:p>
    <w:p w14:paraId="32148BD4" w14:textId="41A85E31" w:rsidR="00C554DA" w:rsidRPr="00E4754C" w:rsidRDefault="00CC2E59" w:rsidP="00E4754C">
      <w:pPr>
        <w:ind w:firstLine="720"/>
      </w:pPr>
      <w:r w:rsidRPr="00E4754C">
        <w:t>Spaceflight microbiological research has also greatly benefitted from the use of spaceflight analogue bioreactors, such as the Rotating Wall Vessel, that reproduce many of the environmental conditions (</w:t>
      </w:r>
      <w:r w:rsidRPr="00E4754C">
        <w:rPr>
          <w:i/>
          <w:iCs/>
        </w:rPr>
        <w:t>e.g.</w:t>
      </w:r>
      <w:r w:rsidRPr="00E4754C">
        <w:t xml:space="preserve">, low fluid shear) that microbes experience during spaceflight </w:t>
      </w:r>
      <w:r w:rsidR="00DE13BF" w:rsidRPr="00E4754C">
        <w:fldChar w:fldCharType="begin"/>
      </w:r>
      <w:r w:rsidR="00A76A8E" w:rsidRPr="00E4754C">
        <w:instrText xml:space="preserve"> ADDIN EN.CITE &lt;EndNote&gt;&lt;Cite&gt;&lt;Author&gt;Nickerson&lt;/Author&gt;&lt;Year&gt;2004&lt;/Year&gt;&lt;RecNum&gt;1666&lt;/RecNum&gt;&lt;DisplayText&gt;&lt;style face="superscript"&gt;15,52&lt;/style&gt;&lt;/DisplayText&gt;&lt;record&gt;&lt;rec-number&gt;1666&lt;/rec-number&gt;&lt;foreign-keys&gt;&lt;key app="EN" db-id="fsvffvae55sfayew0t75ptzcswxwddd9e95d" timestamp="1630532064"&gt;1666&lt;/key&gt;&lt;/foreign-keys&gt;&lt;ref-type name="Journal Article"&gt;17&lt;/ref-type&gt;&lt;contributors&gt;&lt;authors&gt;&lt;author&gt;Nickerson, CA&lt;/author&gt;&lt;author&gt;Ott, C. M.&lt;/author&gt;&lt;author&gt;Wilson, J. W.&lt;/author&gt;&lt;author&gt;Pierson, D. L.&lt;/author&gt;&lt;/authors&gt;&lt;/contributors&gt;&lt;titles&gt;&lt;title&gt;Microbial responses to microgravity and other low shear environment &lt;/title&gt;&lt;secondary-title&gt;Microbiology and Molecular Biology Reviews&lt;/secondary-title&gt;&lt;/titles&gt;&lt;periodical&gt;&lt;full-title&gt;Microbiology and Molecular Biology Reviews&lt;/full-title&gt;&lt;/periodical&gt;&lt;pages&gt;345-361&lt;/pages&gt;&lt;volume&gt;68&lt;/volume&gt;&lt;section&gt;345&lt;/section&gt;&lt;dates&gt;&lt;year&gt;2004&lt;/year&gt;&lt;/dates&gt;&lt;urls&gt;&lt;/urls&gt;&lt;/record&gt;&lt;/Cite&gt;&lt;Cite&gt;&lt;Author&gt;Wolf&lt;/Author&gt;&lt;Year&gt;2016&lt;/Year&gt;&lt;RecNum&gt;1601&lt;/RecNum&gt;&lt;record&gt;&lt;rec-number&gt;1601&lt;/rec-number&gt;&lt;foreign-keys&gt;&lt;key app="EN" db-id="fsvffvae55sfayew0t75ptzcswxwddd9e95d" timestamp="1594735486"&gt;1601&lt;/key&gt;&lt;/foreign-keys&gt;&lt;ref-type name="Book Section"&gt;5&lt;/ref-type&gt;&lt;contributors&gt;&lt;authors&gt;&lt;author&gt;Wolf, D. A.&lt;/author&gt;&lt;author&gt;Kleis, S. J.&lt;/author&gt;&lt;/authors&gt;&lt;secondary-authors&gt;&lt;author&gt;Nickerson, C. A.&lt;/author&gt;&lt;author&gt;Pellis, N. R.&lt;/author&gt;&lt;author&gt;Ott, C. M.&lt;/author&gt;&lt;/secondary-authors&gt;&lt;/contributors&gt;&lt;titles&gt;&lt;title&gt;Principles of analogue and true microgravity bioreactors to tissue engineering&lt;/title&gt;&lt;secondary-title&gt;Effect of Spaceflight and Spaceflight Analogue Culture on Human and Microbial Cells: Novel Insight into Disease Mechanisms&lt;/secondary-title&gt;&lt;/titles&gt;&lt;pages&gt;39-60&lt;/pages&gt;&lt;section&gt;2&lt;/section&gt;&lt;dates&gt;&lt;year&gt;2016&lt;/year&gt;&lt;/dates&gt;&lt;pub-location&gt;New York&lt;/pub-location&gt;&lt;publisher&gt;Springer&lt;/publisher&gt;&lt;urls&gt;&lt;/urls&gt;&lt;/record&gt;&lt;/Cite&gt;&lt;/EndNote&gt;</w:instrText>
      </w:r>
      <w:r w:rsidR="00DE13BF" w:rsidRPr="00E4754C">
        <w:fldChar w:fldCharType="separate"/>
      </w:r>
      <w:r w:rsidR="00A76A8E" w:rsidRPr="00E4754C">
        <w:rPr>
          <w:noProof/>
          <w:vertAlign w:val="superscript"/>
        </w:rPr>
        <w:t>15,52</w:t>
      </w:r>
      <w:r w:rsidR="00DE13BF" w:rsidRPr="00E4754C">
        <w:fldChar w:fldCharType="end"/>
      </w:r>
      <w:r w:rsidR="00DE13BF" w:rsidRPr="00E4754C">
        <w:t>.</w:t>
      </w:r>
      <w:r w:rsidRPr="00E4754C">
        <w:t xml:space="preserve"> The contribution of these spaceflight analogue systems would be meaningfully enhanced if a new generation of bioreactors were developed t</w:t>
      </w:r>
      <w:r w:rsidR="00A10C9A" w:rsidRPr="00E4754C">
        <w:t>hat</w:t>
      </w:r>
      <w:r w:rsidRPr="00E4754C">
        <w:t xml:space="preserve"> incorporate</w:t>
      </w:r>
      <w:r w:rsidR="00A10C9A" w:rsidRPr="00E4754C">
        <w:t>d</w:t>
      </w:r>
      <w:r w:rsidRPr="00E4754C">
        <w:t xml:space="preserve"> the effects of the fractional gravity of the Moon </w:t>
      </w:r>
      <w:r w:rsidR="00E94FF1" w:rsidRPr="00E4754C">
        <w:t xml:space="preserve">and </w:t>
      </w:r>
      <w:r w:rsidRPr="00E4754C">
        <w:t xml:space="preserve">Mars on the fluid </w:t>
      </w:r>
      <w:r w:rsidR="00A10C9A" w:rsidRPr="00E4754C">
        <w:t xml:space="preserve">dynamics </w:t>
      </w:r>
      <w:r w:rsidRPr="00E4754C">
        <w:t xml:space="preserve">in the vessels.  </w:t>
      </w:r>
      <w:r w:rsidR="00E94FF1" w:rsidRPr="00E4754C">
        <w:t xml:space="preserve">Findings from these advanced ground-based analogues could then be verified on true spaceflight </w:t>
      </w:r>
      <w:r w:rsidR="00A10C9A" w:rsidRPr="00E4754C">
        <w:t xml:space="preserve">missions. </w:t>
      </w:r>
      <w:r w:rsidR="00D513A3" w:rsidRPr="00E4754C">
        <w:t>K</w:t>
      </w:r>
      <w:r w:rsidR="00C554DA" w:rsidRPr="00E4754C">
        <w:t>nowledge</w:t>
      </w:r>
      <w:r w:rsidR="007A2D21" w:rsidRPr="00E4754C">
        <w:t xml:space="preserve"> </w:t>
      </w:r>
      <w:r w:rsidR="00D513A3" w:rsidRPr="00E4754C">
        <w:t xml:space="preserve">from such biotechnological advancements </w:t>
      </w:r>
      <w:r w:rsidR="007A2D21" w:rsidRPr="00E4754C">
        <w:t xml:space="preserve">would also </w:t>
      </w:r>
      <w:r w:rsidR="00C554DA" w:rsidRPr="00E4754C">
        <w:t xml:space="preserve">enable </w:t>
      </w:r>
      <w:r w:rsidR="00D513A3" w:rsidRPr="00E4754C">
        <w:t>better assessments</w:t>
      </w:r>
      <w:r w:rsidR="00C554DA" w:rsidRPr="00E4754C">
        <w:t xml:space="preserve"> to improve </w:t>
      </w:r>
      <w:r w:rsidR="00D513A3" w:rsidRPr="00E4754C">
        <w:t>our understanding</w:t>
      </w:r>
      <w:r w:rsidR="00C554DA" w:rsidRPr="00E4754C">
        <w:t xml:space="preserve"> of how microbial risk from multifactorial exposure to radiation, celestial dust, and reduced gravity forces may combine to create larger threats to crew health, habitat sustainability and mission success. </w:t>
      </w:r>
      <w:r w:rsidR="00C554DA" w:rsidRPr="00E4754C">
        <w:rPr>
          <w:b/>
          <w:bCs/>
        </w:rPr>
        <w:t> </w:t>
      </w:r>
    </w:p>
    <w:p w14:paraId="73EE3A35" w14:textId="77777777" w:rsidR="00B321FF" w:rsidRPr="00E4754C" w:rsidRDefault="00B321FF" w:rsidP="00FB7EF2">
      <w:pPr>
        <w:rPr>
          <w:b/>
          <w:bCs/>
          <w:i/>
          <w:iCs/>
        </w:rPr>
      </w:pPr>
    </w:p>
    <w:p w14:paraId="445CDB05" w14:textId="1FBAB510" w:rsidR="00FB7EF2" w:rsidRPr="00E4754C" w:rsidRDefault="00FB7EF2" w:rsidP="00FB7EF2">
      <w:pPr>
        <w:rPr>
          <w:i/>
          <w:iCs/>
        </w:rPr>
      </w:pPr>
      <w:r w:rsidRPr="00E4754C">
        <w:rPr>
          <w:b/>
          <w:bCs/>
          <w:i/>
          <w:iCs/>
        </w:rPr>
        <w:t>Conclusion</w:t>
      </w:r>
      <w:r w:rsidR="00C84EE2" w:rsidRPr="00E4754C">
        <w:rPr>
          <w:b/>
          <w:bCs/>
          <w:i/>
          <w:iCs/>
        </w:rPr>
        <w:t xml:space="preserve"> </w:t>
      </w:r>
    </w:p>
    <w:p w14:paraId="34ED98D2" w14:textId="2D19E135" w:rsidR="006C0836" w:rsidRPr="00E4754C" w:rsidRDefault="00FD6E9C" w:rsidP="006C0836">
      <w:pPr>
        <w:autoSpaceDE w:val="0"/>
        <w:autoSpaceDN w:val="0"/>
        <w:adjustRightInd w:val="0"/>
      </w:pPr>
      <w:r w:rsidRPr="00E4754C">
        <w:t>During past spaceflight missions, microorganisms have caused life-threatening illness</w:t>
      </w:r>
      <w:r w:rsidR="00491F12" w:rsidRPr="00E4754C">
        <w:t xml:space="preserve"> in crew members</w:t>
      </w:r>
      <w:r w:rsidRPr="00E4754C">
        <w:t xml:space="preserve"> </w:t>
      </w:r>
      <w:r w:rsidR="00DB4272" w:rsidRPr="00E4754C">
        <w:fldChar w:fldCharType="begin">
          <w:fldData xml:space="preserve">PEVuZE5vdGU+PENpdGU+PEF1dGhvcj5OaWNrZXJzb248L0F1dGhvcj48WWVhcj4yMDE2PC9ZZWFy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</w:fldData>
        </w:fldChar>
      </w:r>
      <w:r w:rsidR="00A76A8E" w:rsidRPr="00E4754C">
        <w:instrText xml:space="preserve"> ADDIN EN.CITE </w:instrText>
      </w:r>
      <w:r w:rsidR="00A76A8E" w:rsidRPr="00E4754C">
        <w:fldChar w:fldCharType="begin">
          <w:fldData xml:space="preserve">PEVuZE5vdGU+PENpdGU+PEF1dGhvcj5OaWNrZXJzb248L0F1dGhvcj48WWVhcj4yMDE2PC9ZZWFy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</w:fldData>
        </w:fldChar>
      </w:r>
      <w:r w:rsidR="00A76A8E" w:rsidRPr="00E4754C">
        <w:instrText xml:space="preserve"> ADDIN EN.CITE.DATA </w:instrText>
      </w:r>
      <w:r w:rsidR="00A76A8E" w:rsidRPr="00E4754C">
        <w:fldChar w:fldCharType="end"/>
      </w:r>
      <w:r w:rsidR="00DB4272" w:rsidRPr="00E4754C">
        <w:fldChar w:fldCharType="separate"/>
      </w:r>
      <w:r w:rsidR="00A76A8E" w:rsidRPr="00E4754C">
        <w:rPr>
          <w:noProof/>
          <w:vertAlign w:val="superscript"/>
        </w:rPr>
        <w:t>26,53</w:t>
      </w:r>
      <w:r w:rsidR="00DB4272" w:rsidRPr="00E4754C">
        <w:fldChar w:fldCharType="end"/>
      </w:r>
      <w:r w:rsidR="00DB4272" w:rsidRPr="00E4754C">
        <w:t xml:space="preserve"> </w:t>
      </w:r>
      <w:r w:rsidRPr="00E4754C">
        <w:t>as well as failure of life support systems and other essential spacecraft operations</w:t>
      </w:r>
      <w:r w:rsidR="00DB4272" w:rsidRPr="00E4754C">
        <w:t xml:space="preserve"> </w:t>
      </w:r>
      <w:r w:rsidR="00DB4272" w:rsidRPr="00E4754C">
        <w:fldChar w:fldCharType="begin"/>
      </w:r>
      <w:r w:rsidR="00A76A8E" w:rsidRPr="00E4754C">
        <w:instrText xml:space="preserve"> ADDIN EN.CITE &lt;EndNote&gt;&lt;Cite&gt;&lt;Author&gt;Yang&lt;/Author&gt;&lt;Year&gt;2018&lt;/Year&gt;&lt;RecNum&gt;1573&lt;/RecNum&gt;&lt;DisplayText&gt;&lt;style face="superscript"&gt;46&lt;/style&gt;&lt;/DisplayText&gt;&lt;record&gt;&lt;rec-number&gt;1573&lt;/rec-number&gt;&lt;foreign-keys&gt;&lt;key app="EN" db-id="fsvffvae55sfayew0t75ptzcswxwddd9e95d" timestamp="1581697519"&gt;1573&lt;/key&gt;&lt;/foreign-keys&gt;&lt;ref-type name="Electronic Book Section"&gt;60&lt;/ref-type&gt;&lt;contributors&gt;&lt;authors&gt;&lt;author&gt;Yang, J. &lt;/author&gt;&lt;author&gt;Thornhill, S. G.&lt;/author&gt;&lt;author&gt;Barrila, J.&lt;/author&gt;&lt;author&gt;Nickerson, C. A.&lt;/author&gt;&lt;author&gt;Ott, C. M.&lt;/author&gt;&lt;author&gt;McLean, R. J.&lt;/author&gt;&lt;/authors&gt;&lt;secondary-authors&gt;&lt;author&gt;Gurtler, V&lt;/author&gt;&lt;author&gt;Trevors, J. T.&lt;/author&gt;&lt;/secondary-authors&gt;&lt;/contributors&gt;&lt;titles&gt;&lt;title&gt;Microbiology of the built environment in spacecraft used for human flight&lt;/title&gt;&lt;secondary-title&gt;Methods in Microbiology: Microbiology of Atypical Environments&lt;/secondary-title&gt;&lt;/titles&gt;&lt;pages&gt;3-26&lt;/pages&gt;&lt;volume&gt;45&lt;/volume&gt;&lt;dates&gt;&lt;year&gt;2018&lt;/year&gt;&lt;/dates&gt;&lt;pub-location&gt;London&lt;/pub-location&gt;&lt;publisher&gt;Academic Press&lt;/publisher&gt;&lt;urls&gt;&lt;/urls&gt;&lt;/record&gt;&lt;/Cite&gt;&lt;/EndNote&gt;</w:instrText>
      </w:r>
      <w:r w:rsidR="00DB4272" w:rsidRPr="00E4754C">
        <w:fldChar w:fldCharType="separate"/>
      </w:r>
      <w:r w:rsidR="00A76A8E" w:rsidRPr="00E4754C">
        <w:rPr>
          <w:noProof/>
          <w:vertAlign w:val="superscript"/>
        </w:rPr>
        <w:t>46</w:t>
      </w:r>
      <w:r w:rsidR="00DB4272" w:rsidRPr="00E4754C">
        <w:fldChar w:fldCharType="end"/>
      </w:r>
      <w:r w:rsidR="00DB4272" w:rsidRPr="00E4754C">
        <w:t xml:space="preserve">. </w:t>
      </w:r>
      <w:r w:rsidRPr="00E4754C">
        <w:t xml:space="preserve">A key objective for future human exploration missions is to understand and control the impact of the spaceflight environment on interactions between microbes, their hosts, and their habitat. </w:t>
      </w:r>
      <w:r w:rsidR="006C0836" w:rsidRPr="00E4754C">
        <w:t>This knowledge will advance our understanding of microbial responses to benefit human exploration missions through a myriad of possible biotechnological breakthroughs, including the design of synthetic biology and metabolic engineering approaches that enable the biosynthesis of diverse molecular compounds (</w:t>
      </w:r>
      <w:r w:rsidR="006C0836" w:rsidRPr="00E4754C">
        <w:rPr>
          <w:i/>
          <w:iCs/>
        </w:rPr>
        <w:t>e.g.,</w:t>
      </w:r>
      <w:r w:rsidR="006C0836" w:rsidRPr="00E4754C">
        <w:rPr>
          <w:rStyle w:val="apple-converted-space"/>
        </w:rPr>
        <w:t> </w:t>
      </w:r>
      <w:r w:rsidR="006C0836" w:rsidRPr="00E4754C">
        <w:t>on-demand pharmaceuticals), food production and nutrient availability (</w:t>
      </w:r>
      <w:r w:rsidR="006C0836" w:rsidRPr="00E4754C">
        <w:rPr>
          <w:i/>
          <w:iCs/>
        </w:rPr>
        <w:t>e.g.,</w:t>
      </w:r>
      <w:r w:rsidR="006C0836" w:rsidRPr="00E4754C">
        <w:rPr>
          <w:rStyle w:val="apple-converted-space"/>
        </w:rPr>
        <w:t> </w:t>
      </w:r>
      <w:r w:rsidR="006C0836" w:rsidRPr="00E4754C">
        <w:t>edible plants, pre-/probiotics, gut-brain strategies to maintain health), new methods for waste recovery, sustaining homeostasis of human, plant and environmental microbiomes,</w:t>
      </w:r>
      <w:r w:rsidR="006C0836" w:rsidRPr="00E4754C">
        <w:rPr>
          <w:rStyle w:val="apple-converted-space"/>
        </w:rPr>
        <w:t> </w:t>
      </w:r>
      <w:r w:rsidR="006C0836" w:rsidRPr="00E4754C">
        <w:rPr>
          <w:i/>
          <w:iCs/>
        </w:rPr>
        <w:t>in situ</w:t>
      </w:r>
      <w:r w:rsidR="006C0836" w:rsidRPr="00E4754C">
        <w:rPr>
          <w:rStyle w:val="apple-converted-space"/>
        </w:rPr>
        <w:t> </w:t>
      </w:r>
      <w:r w:rsidR="006C0836" w:rsidRPr="00E4754C">
        <w:t>resource utilization (</w:t>
      </w:r>
      <w:r w:rsidR="006C0836" w:rsidRPr="00E4754C">
        <w:rPr>
          <w:i/>
          <w:iCs/>
        </w:rPr>
        <w:t>e.g.,</w:t>
      </w:r>
      <w:r w:rsidR="006C0836" w:rsidRPr="00E4754C">
        <w:rPr>
          <w:rStyle w:val="apple-converted-space"/>
        </w:rPr>
        <w:t> </w:t>
      </w:r>
      <w:r w:rsidR="006C0836" w:rsidRPr="00E4754C">
        <w:t>biomining, oxygen generation, carbon dioxide recovery), and planetary protection.</w:t>
      </w:r>
    </w:p>
    <w:p w14:paraId="7F2479D5" w14:textId="5707C67B" w:rsidR="00FA7100" w:rsidRPr="00E4754C" w:rsidRDefault="00FA7100" w:rsidP="00E4754C">
      <w:pPr>
        <w:autoSpaceDE w:val="0"/>
        <w:autoSpaceDN w:val="0"/>
        <w:adjustRightInd w:val="0"/>
        <w:ind w:firstLine="720"/>
      </w:pPr>
      <w:r w:rsidRPr="00E4754C">
        <w:t>New opportunities will also arise in commercial space flights of various durations and destinations, which could allow for more rapid deployment of pilot experiments and testing of new flight hardware. Immediate responses to short durations of altered gravity (seconds to minutes) can be tested on suborbital flights, while orbital flights would provide several days</w:t>
      </w:r>
      <w:r w:rsidR="007348C0" w:rsidRPr="00E4754C">
        <w:t xml:space="preserve"> to months</w:t>
      </w:r>
      <w:r w:rsidRPr="00E4754C">
        <w:t xml:space="preserve"> or longer in space.</w:t>
      </w:r>
    </w:p>
    <w:p w14:paraId="02506007" w14:textId="3AC9BCF1" w:rsidR="00FB7EF2" w:rsidRPr="00E4754C" w:rsidRDefault="00FB7EF2" w:rsidP="00E4754C">
      <w:pPr>
        <w:ind w:firstLine="720"/>
        <w:rPr>
          <w:bCs/>
        </w:rPr>
      </w:pPr>
      <w:r w:rsidRPr="00E4754C">
        <w:rPr>
          <w:bCs/>
        </w:rPr>
        <w:t xml:space="preserve">Moving forward, it is critical to learn from past errors and successes to determine what will and will not work in future microbiological space missions. To fully understand microbial responses to </w:t>
      </w:r>
      <w:r w:rsidR="00FD6E9C" w:rsidRPr="00E4754C">
        <w:rPr>
          <w:bCs/>
        </w:rPr>
        <w:t xml:space="preserve">the </w:t>
      </w:r>
      <w:r w:rsidRPr="00E4754C">
        <w:rPr>
          <w:bCs/>
        </w:rPr>
        <w:t xml:space="preserve">spaceflight </w:t>
      </w:r>
      <w:r w:rsidR="00FD6E9C" w:rsidRPr="00E4754C">
        <w:rPr>
          <w:bCs/>
        </w:rPr>
        <w:t xml:space="preserve">environment </w:t>
      </w:r>
      <w:r w:rsidRPr="00E4754C">
        <w:rPr>
          <w:bCs/>
        </w:rPr>
        <w:t xml:space="preserve">and translate those findings to mitigate risks and benefit human spaceflight exploration, </w:t>
      </w:r>
      <w:r w:rsidR="00FD6E9C" w:rsidRPr="00E4754C">
        <w:rPr>
          <w:bCs/>
        </w:rPr>
        <w:t xml:space="preserve">it is essential that </w:t>
      </w:r>
      <w:r w:rsidRPr="00E4754C">
        <w:rPr>
          <w:bCs/>
        </w:rPr>
        <w:t>proper resources</w:t>
      </w:r>
      <w:r w:rsidR="00FD6E9C" w:rsidRPr="00E4754C">
        <w:rPr>
          <w:bCs/>
        </w:rPr>
        <w:t xml:space="preserve"> be dedicated to this effort.  </w:t>
      </w:r>
      <w:r w:rsidR="00FD6E9C" w:rsidRPr="00E4754C">
        <w:rPr>
          <w:bCs/>
          <w:i/>
          <w:iCs/>
        </w:rPr>
        <w:t xml:space="preserve">This includes prioritizing consistent and appropriate </w:t>
      </w:r>
      <w:r w:rsidRPr="00E4754C">
        <w:rPr>
          <w:bCs/>
          <w:i/>
          <w:iCs/>
        </w:rPr>
        <w:t xml:space="preserve">funding </w:t>
      </w:r>
      <w:r w:rsidR="00FD6E9C" w:rsidRPr="00E4754C">
        <w:rPr>
          <w:bCs/>
          <w:i/>
          <w:iCs/>
        </w:rPr>
        <w:t xml:space="preserve">to support cutting edge research </w:t>
      </w:r>
      <w:r w:rsidRPr="00E4754C">
        <w:rPr>
          <w:bCs/>
          <w:i/>
          <w:iCs/>
        </w:rPr>
        <w:t xml:space="preserve">and </w:t>
      </w:r>
      <w:r w:rsidR="00FD6E9C" w:rsidRPr="00E4754C">
        <w:rPr>
          <w:bCs/>
          <w:i/>
          <w:iCs/>
        </w:rPr>
        <w:t xml:space="preserve">development of technologically advanced </w:t>
      </w:r>
      <w:r w:rsidRPr="00E4754C">
        <w:rPr>
          <w:bCs/>
          <w:i/>
          <w:iCs/>
        </w:rPr>
        <w:t>spaceflight and spaceflight analogue hardware.</w:t>
      </w:r>
      <w:r w:rsidRPr="00E4754C">
        <w:rPr>
          <w:bCs/>
        </w:rPr>
        <w:t xml:space="preserve"> </w:t>
      </w:r>
      <w:r w:rsidR="00FD6E9C" w:rsidRPr="00E4754C">
        <w:rPr>
          <w:bCs/>
        </w:rPr>
        <w:t xml:space="preserve"> </w:t>
      </w:r>
      <w:r w:rsidRPr="00E4754C">
        <w:rPr>
          <w:bCs/>
        </w:rPr>
        <w:t xml:space="preserve">Future microbiological research must </w:t>
      </w:r>
      <w:r w:rsidR="00274174" w:rsidRPr="00E4754C">
        <w:rPr>
          <w:bCs/>
        </w:rPr>
        <w:t xml:space="preserve">also </w:t>
      </w:r>
      <w:r w:rsidRPr="00E4754C">
        <w:rPr>
          <w:bCs/>
        </w:rPr>
        <w:t xml:space="preserve">be hypothesis-driven, emphasize causality, have impeccable experimental design with proper controls, and maintain the same criteria for scientific evidence as terrestrial science. Only through this level of scientific scrutiny can spaceflight microbiological data translate into practical products and scientific breakthroughs that can enable </w:t>
      </w:r>
      <w:r w:rsidR="004B2899" w:rsidRPr="00E4754C">
        <w:rPr>
          <w:bCs/>
        </w:rPr>
        <w:t xml:space="preserve">human </w:t>
      </w:r>
      <w:r w:rsidRPr="00E4754C">
        <w:rPr>
          <w:bCs/>
        </w:rPr>
        <w:t>spaceflight exploration and improve our knowledge of microbiology on Earth.</w:t>
      </w:r>
    </w:p>
    <w:p w14:paraId="491F66EE" w14:textId="77777777" w:rsidR="003D75EF" w:rsidRPr="00E4754C" w:rsidRDefault="003D75EF" w:rsidP="00572764">
      <w:pPr>
        <w:autoSpaceDE w:val="0"/>
        <w:autoSpaceDN w:val="0"/>
        <w:adjustRightInd w:val="0"/>
        <w:rPr>
          <w:b/>
        </w:rPr>
      </w:pPr>
    </w:p>
    <w:p w14:paraId="4A83C290" w14:textId="42DA3B3D" w:rsidR="002A6798" w:rsidRPr="00E4754C" w:rsidRDefault="00336B2C" w:rsidP="00572764">
      <w:pPr>
        <w:autoSpaceDE w:val="0"/>
        <w:autoSpaceDN w:val="0"/>
        <w:adjustRightInd w:val="0"/>
        <w:rPr>
          <w:b/>
          <w:i/>
          <w:iCs/>
        </w:rPr>
      </w:pPr>
      <w:r w:rsidRPr="00E4754C">
        <w:rPr>
          <w:b/>
          <w:i/>
          <w:iCs/>
        </w:rPr>
        <w:t>References</w:t>
      </w:r>
    </w:p>
    <w:p w14:paraId="48E3461C" w14:textId="77777777" w:rsidR="00AC08C9" w:rsidRPr="00E4754C" w:rsidRDefault="002A6798" w:rsidP="00AC08C9">
      <w:pPr>
        <w:pStyle w:val="EndNoteBibliography"/>
        <w:ind w:left="720" w:hanging="720"/>
      </w:pPr>
      <w:r w:rsidRPr="00E4754C">
        <w:rPr>
          <w:rFonts w:ascii="Arial" w:eastAsia="TimesNewRomanPSMT" w:hAnsi="Arial" w:cs="Arial"/>
          <w:b/>
          <w:bCs/>
          <w:sz w:val="28"/>
          <w:szCs w:val="28"/>
        </w:rPr>
        <w:fldChar w:fldCharType="begin"/>
      </w:r>
      <w:r w:rsidRPr="00E4754C">
        <w:rPr>
          <w:rFonts w:ascii="Arial" w:eastAsia="TimesNewRomanPSMT" w:hAnsi="Arial" w:cs="Arial"/>
          <w:b/>
          <w:bCs/>
          <w:sz w:val="28"/>
          <w:szCs w:val="28"/>
        </w:rPr>
        <w:instrText xml:space="preserve"> ADDIN EN.REFLIST </w:instrText>
      </w:r>
      <w:r w:rsidRPr="00E4754C">
        <w:rPr>
          <w:rFonts w:ascii="Arial" w:eastAsia="TimesNewRomanPSMT" w:hAnsi="Arial" w:cs="Arial"/>
          <w:b/>
          <w:bCs/>
          <w:sz w:val="28"/>
          <w:szCs w:val="28"/>
        </w:rPr>
        <w:fldChar w:fldCharType="separate"/>
      </w:r>
      <w:r w:rsidR="00AC08C9" w:rsidRPr="00E4754C">
        <w:t>1</w:t>
      </w:r>
      <w:r w:rsidR="00AC08C9" w:rsidRPr="00E4754C">
        <w:tab/>
        <w:t xml:space="preserve">Hiebel, T. L. &amp; Volz, P. A. Foreign body reactions induced by fungi irradiated in space. </w:t>
      </w:r>
      <w:r w:rsidR="00AC08C9" w:rsidRPr="00E4754C">
        <w:rPr>
          <w:i/>
        </w:rPr>
        <w:t>Phytologia</w:t>
      </w:r>
      <w:r w:rsidR="00AC08C9" w:rsidRPr="00E4754C">
        <w:t xml:space="preserve"> </w:t>
      </w:r>
      <w:r w:rsidR="00AC08C9" w:rsidRPr="00E4754C">
        <w:rPr>
          <w:b/>
        </w:rPr>
        <w:t>35</w:t>
      </w:r>
      <w:r w:rsidR="00AC08C9" w:rsidRPr="00E4754C">
        <w:t>, 365-372 (1977).</w:t>
      </w:r>
    </w:p>
    <w:p w14:paraId="75FFEFA2" w14:textId="77777777" w:rsidR="00AC08C9" w:rsidRPr="00E4754C" w:rsidRDefault="00AC08C9" w:rsidP="00AC08C9">
      <w:pPr>
        <w:pStyle w:val="EndNoteBibliography"/>
        <w:ind w:left="720" w:hanging="720"/>
      </w:pPr>
      <w:r w:rsidRPr="00E4754C">
        <w:t>2</w:t>
      </w:r>
      <w:r w:rsidRPr="00E4754C">
        <w:tab/>
        <w:t>Tixador, R.</w:t>
      </w:r>
      <w:r w:rsidRPr="00E4754C">
        <w:rPr>
          <w:i/>
        </w:rPr>
        <w:t xml:space="preserve"> et al.</w:t>
      </w:r>
      <w:r w:rsidRPr="00E4754C">
        <w:t xml:space="preserve"> Study of minimal inhibitory concentration of antibiotics on bacteria cultivated in vitro in space (Cytos 2 experiment). </w:t>
      </w:r>
      <w:r w:rsidRPr="00E4754C">
        <w:rPr>
          <w:i/>
        </w:rPr>
        <w:t>Aviat Space Environ Med</w:t>
      </w:r>
      <w:r w:rsidRPr="00E4754C">
        <w:t xml:space="preserve"> </w:t>
      </w:r>
      <w:r w:rsidRPr="00E4754C">
        <w:rPr>
          <w:b/>
        </w:rPr>
        <w:t>56</w:t>
      </w:r>
      <w:r w:rsidRPr="00E4754C">
        <w:t>, 748-751 (1985).</w:t>
      </w:r>
    </w:p>
    <w:p w14:paraId="6B2775CB" w14:textId="77777777" w:rsidR="00AC08C9" w:rsidRPr="00E4754C" w:rsidRDefault="00AC08C9" w:rsidP="00AC08C9">
      <w:pPr>
        <w:pStyle w:val="EndNoteBibliography"/>
        <w:ind w:left="720" w:hanging="720"/>
      </w:pPr>
      <w:r w:rsidRPr="00E4754C">
        <w:t>3</w:t>
      </w:r>
      <w:r w:rsidRPr="00E4754C">
        <w:tab/>
        <w:t>Lapchine, L.</w:t>
      </w:r>
      <w:r w:rsidRPr="00E4754C">
        <w:rPr>
          <w:i/>
        </w:rPr>
        <w:t xml:space="preserve"> et al.</w:t>
      </w:r>
      <w:r w:rsidRPr="00E4754C">
        <w:t xml:space="preserve"> Antibiotic activity in space. </w:t>
      </w:r>
      <w:r w:rsidRPr="00E4754C">
        <w:rPr>
          <w:i/>
        </w:rPr>
        <w:t>Drugs Exp Clin Res</w:t>
      </w:r>
      <w:r w:rsidRPr="00E4754C">
        <w:t xml:space="preserve"> </w:t>
      </w:r>
      <w:r w:rsidRPr="00E4754C">
        <w:rPr>
          <w:b/>
        </w:rPr>
        <w:t>12</w:t>
      </w:r>
      <w:r w:rsidRPr="00E4754C">
        <w:t>, 933-938 (1986).</w:t>
      </w:r>
    </w:p>
    <w:p w14:paraId="06FE6598" w14:textId="77777777" w:rsidR="00AC08C9" w:rsidRPr="00E4754C" w:rsidRDefault="00AC08C9" w:rsidP="00AC08C9">
      <w:pPr>
        <w:pStyle w:val="EndNoteBibliography"/>
        <w:ind w:left="720" w:hanging="720"/>
      </w:pPr>
      <w:r w:rsidRPr="00E4754C">
        <w:t>4</w:t>
      </w:r>
      <w:r w:rsidRPr="00E4754C">
        <w:tab/>
        <w:t>Kacena, M. A.</w:t>
      </w:r>
      <w:r w:rsidRPr="00E4754C">
        <w:rPr>
          <w:i/>
        </w:rPr>
        <w:t xml:space="preserve"> et al.</w:t>
      </w:r>
      <w:r w:rsidRPr="00E4754C">
        <w:t xml:space="preserve"> Bacterial growth in space flight: logistic growth curve parameters for Escherichia coli and Bacillus subtilis. </w:t>
      </w:r>
      <w:r w:rsidRPr="00E4754C">
        <w:rPr>
          <w:i/>
        </w:rPr>
        <w:t>Appl Microbiol Biotechnol</w:t>
      </w:r>
      <w:r w:rsidRPr="00E4754C">
        <w:t xml:space="preserve"> </w:t>
      </w:r>
      <w:r w:rsidRPr="00E4754C">
        <w:rPr>
          <w:b/>
        </w:rPr>
        <w:t>51</w:t>
      </w:r>
      <w:r w:rsidRPr="00E4754C">
        <w:t>, 229-234 (1999).</w:t>
      </w:r>
    </w:p>
    <w:p w14:paraId="5AA537B0" w14:textId="77777777" w:rsidR="00AC08C9" w:rsidRPr="00E4754C" w:rsidRDefault="00AC08C9" w:rsidP="00AC08C9">
      <w:pPr>
        <w:pStyle w:val="EndNoteBibliography"/>
        <w:ind w:left="720" w:hanging="720"/>
      </w:pPr>
      <w:r w:rsidRPr="00E4754C">
        <w:t>5</w:t>
      </w:r>
      <w:r w:rsidRPr="00E4754C">
        <w:tab/>
        <w:t xml:space="preserve">Fang, A., Pierson, D. L., Mishra, S. K., Koenig, D. W. &amp; Demain, A. L. Secondary metabolism in simulated microgravity: beta-lactam production by Streptomyces clavuligerus. </w:t>
      </w:r>
      <w:r w:rsidRPr="00E4754C">
        <w:rPr>
          <w:i/>
        </w:rPr>
        <w:t>Journal of industrial microbiology &amp; biotechnology</w:t>
      </w:r>
      <w:r w:rsidRPr="00E4754C">
        <w:t xml:space="preserve"> </w:t>
      </w:r>
      <w:r w:rsidRPr="00E4754C">
        <w:rPr>
          <w:b/>
        </w:rPr>
        <w:t>18</w:t>
      </w:r>
      <w:r w:rsidRPr="00E4754C">
        <w:t>, 22-25 (1997).</w:t>
      </w:r>
    </w:p>
    <w:p w14:paraId="77731566" w14:textId="77777777" w:rsidR="00AC08C9" w:rsidRPr="00E4754C" w:rsidRDefault="00AC08C9" w:rsidP="00AC08C9">
      <w:pPr>
        <w:pStyle w:val="EndNoteBibliography"/>
        <w:ind w:left="720" w:hanging="720"/>
      </w:pPr>
      <w:r w:rsidRPr="00E4754C">
        <w:t>6</w:t>
      </w:r>
      <w:r w:rsidRPr="00E4754C">
        <w:tab/>
        <w:t xml:space="preserve">Fang, A., Pierson, D. L., Koenig, D. W., Mishra, S. K. &amp; Demain, A. L. Effect of simulated microgravity and shear stress on microcin B17 production by Escherichia coli and on its excretion into the medium. </w:t>
      </w:r>
      <w:r w:rsidRPr="00E4754C">
        <w:rPr>
          <w:i/>
        </w:rPr>
        <w:t>Appl Environ Microbiol</w:t>
      </w:r>
      <w:r w:rsidRPr="00E4754C">
        <w:t xml:space="preserve"> </w:t>
      </w:r>
      <w:r w:rsidRPr="00E4754C">
        <w:rPr>
          <w:b/>
        </w:rPr>
        <w:t>63</w:t>
      </w:r>
      <w:r w:rsidRPr="00E4754C">
        <w:t>, 4090-4092 (1997).</w:t>
      </w:r>
    </w:p>
    <w:p w14:paraId="104F4BE7" w14:textId="77777777" w:rsidR="00AC08C9" w:rsidRPr="00E4754C" w:rsidRDefault="00AC08C9" w:rsidP="00AC08C9">
      <w:pPr>
        <w:pStyle w:val="EndNoteBibliography"/>
        <w:ind w:left="720" w:hanging="720"/>
      </w:pPr>
      <w:r w:rsidRPr="00E4754C">
        <w:t>7</w:t>
      </w:r>
      <w:r w:rsidRPr="00E4754C">
        <w:tab/>
        <w:t xml:space="preserve">Fang, A., Pierson, D. L., Mishra, S. K., Koenig, D. W. &amp; Demain, A. L. Gramicidin S production by Bacillus brevis in simulated microgravity. </w:t>
      </w:r>
      <w:r w:rsidRPr="00E4754C">
        <w:rPr>
          <w:i/>
        </w:rPr>
        <w:t>Curr Microbiol</w:t>
      </w:r>
      <w:r w:rsidRPr="00E4754C">
        <w:t xml:space="preserve"> </w:t>
      </w:r>
      <w:r w:rsidRPr="00E4754C">
        <w:rPr>
          <w:b/>
        </w:rPr>
        <w:t>34</w:t>
      </w:r>
      <w:r w:rsidRPr="00E4754C">
        <w:t>, 199-204 (1997).</w:t>
      </w:r>
    </w:p>
    <w:p w14:paraId="75652F38" w14:textId="77777777" w:rsidR="00AC08C9" w:rsidRPr="00E4754C" w:rsidRDefault="00AC08C9" w:rsidP="00AC08C9">
      <w:pPr>
        <w:pStyle w:val="EndNoteBibliography"/>
        <w:ind w:left="720" w:hanging="720"/>
      </w:pPr>
      <w:r w:rsidRPr="00E4754C">
        <w:t>8</w:t>
      </w:r>
      <w:r w:rsidRPr="00E4754C">
        <w:tab/>
        <w:t xml:space="preserve">Klaus, D., Simske, S., Todd, P. &amp; Stodiek, L. Investigation of space flight effects on </w:t>
      </w:r>
      <w:r w:rsidRPr="00E4754C">
        <w:rPr>
          <w:i/>
        </w:rPr>
        <w:t>Escherichia coli</w:t>
      </w:r>
      <w:r w:rsidRPr="00E4754C">
        <w:t xml:space="preserve"> and a proposed model of underlying physical mechanisms. </w:t>
      </w:r>
      <w:r w:rsidRPr="00E4754C">
        <w:rPr>
          <w:i/>
        </w:rPr>
        <w:t>Microbiology</w:t>
      </w:r>
      <w:r w:rsidRPr="00E4754C">
        <w:t xml:space="preserve"> </w:t>
      </w:r>
      <w:r w:rsidRPr="00E4754C">
        <w:rPr>
          <w:b/>
        </w:rPr>
        <w:t>143</w:t>
      </w:r>
      <w:r w:rsidRPr="00E4754C">
        <w:t>, 449-455 (1997).</w:t>
      </w:r>
    </w:p>
    <w:p w14:paraId="448002D7" w14:textId="77777777" w:rsidR="00AC08C9" w:rsidRPr="00E4754C" w:rsidRDefault="00AC08C9" w:rsidP="00AC08C9">
      <w:pPr>
        <w:pStyle w:val="EndNoteBibliography"/>
        <w:ind w:left="720" w:hanging="720"/>
      </w:pPr>
      <w:r w:rsidRPr="00E4754C">
        <w:t>9</w:t>
      </w:r>
      <w:r w:rsidRPr="00E4754C">
        <w:tab/>
        <w:t>Nickerson, C. A.</w:t>
      </w:r>
      <w:r w:rsidRPr="00E4754C">
        <w:rPr>
          <w:i/>
        </w:rPr>
        <w:t xml:space="preserve"> et al.</w:t>
      </w:r>
      <w:r w:rsidRPr="00E4754C">
        <w:t xml:space="preserve"> Microgravity as a novel environmental signal affecting Salmonella enterica serovar Typhimurium virulence. </w:t>
      </w:r>
      <w:r w:rsidRPr="00E4754C">
        <w:rPr>
          <w:i/>
        </w:rPr>
        <w:t>Infect Immun</w:t>
      </w:r>
      <w:r w:rsidRPr="00E4754C">
        <w:t xml:space="preserve"> </w:t>
      </w:r>
      <w:r w:rsidRPr="00E4754C">
        <w:rPr>
          <w:b/>
        </w:rPr>
        <w:t>68</w:t>
      </w:r>
      <w:r w:rsidRPr="00E4754C">
        <w:t>, 3147-3152 (2000).</w:t>
      </w:r>
    </w:p>
    <w:p w14:paraId="749E82BC" w14:textId="77777777" w:rsidR="00AC08C9" w:rsidRPr="00E4754C" w:rsidRDefault="00AC08C9" w:rsidP="00AC08C9">
      <w:pPr>
        <w:pStyle w:val="EndNoteBibliography"/>
        <w:ind w:left="720" w:hanging="720"/>
      </w:pPr>
      <w:r w:rsidRPr="00E4754C">
        <w:t>10</w:t>
      </w:r>
      <w:r w:rsidRPr="00E4754C">
        <w:tab/>
        <w:t xml:space="preserve">McLean, R. J., Cassanto, J. M., Barnes, M. B. &amp; Koo, J. H. Bacterial biofilm formation under microgravity conditions. </w:t>
      </w:r>
      <w:r w:rsidRPr="00E4754C">
        <w:rPr>
          <w:i/>
        </w:rPr>
        <w:t>FEMS Microbiol Lett</w:t>
      </w:r>
      <w:r w:rsidRPr="00E4754C">
        <w:t xml:space="preserve"> </w:t>
      </w:r>
      <w:r w:rsidRPr="00E4754C">
        <w:rPr>
          <w:b/>
        </w:rPr>
        <w:t>195</w:t>
      </w:r>
      <w:r w:rsidRPr="00E4754C">
        <w:t>, 115-119 (2001).</w:t>
      </w:r>
    </w:p>
    <w:p w14:paraId="34492610" w14:textId="77777777" w:rsidR="00AC08C9" w:rsidRPr="00E4754C" w:rsidRDefault="00AC08C9" w:rsidP="00AC08C9">
      <w:pPr>
        <w:pStyle w:val="EndNoteBibliography"/>
        <w:ind w:left="720" w:hanging="720"/>
      </w:pPr>
      <w:r w:rsidRPr="00E4754C">
        <w:t>11</w:t>
      </w:r>
      <w:r w:rsidRPr="00E4754C">
        <w:tab/>
        <w:t>Wilson, J. W.</w:t>
      </w:r>
      <w:r w:rsidRPr="00E4754C">
        <w:rPr>
          <w:i/>
        </w:rPr>
        <w:t xml:space="preserve"> et al.</w:t>
      </w:r>
      <w:r w:rsidRPr="00E4754C">
        <w:t xml:space="preserve"> Low-Shear modeled microgravity alters the Salmonella enterica serovar typhimurium stress response in an RpoS-independent manner. </w:t>
      </w:r>
      <w:r w:rsidRPr="00E4754C">
        <w:rPr>
          <w:i/>
        </w:rPr>
        <w:t>Appl Environ Microbiol</w:t>
      </w:r>
      <w:r w:rsidRPr="00E4754C">
        <w:t xml:space="preserve"> </w:t>
      </w:r>
      <w:r w:rsidRPr="00E4754C">
        <w:rPr>
          <w:b/>
        </w:rPr>
        <w:t>68</w:t>
      </w:r>
      <w:r w:rsidRPr="00E4754C">
        <w:t>, 5408-5416 (2002).</w:t>
      </w:r>
    </w:p>
    <w:p w14:paraId="6380ED43" w14:textId="77777777" w:rsidR="00AC08C9" w:rsidRPr="00E4754C" w:rsidRDefault="00AC08C9" w:rsidP="00AC08C9">
      <w:pPr>
        <w:pStyle w:val="EndNoteBibliography"/>
        <w:ind w:left="720" w:hanging="720"/>
      </w:pPr>
      <w:r w:rsidRPr="00E4754C">
        <w:t>12</w:t>
      </w:r>
      <w:r w:rsidRPr="00E4754C">
        <w:tab/>
        <w:t>Wilson, J. W.</w:t>
      </w:r>
      <w:r w:rsidRPr="00E4754C">
        <w:rPr>
          <w:i/>
        </w:rPr>
        <w:t xml:space="preserve"> et al.</w:t>
      </w:r>
      <w:r w:rsidRPr="00E4754C">
        <w:t xml:space="preserve"> Microarray analysis identifies Salmonella genes belonging to the low-shear modeled microgravity regulon. </w:t>
      </w:r>
      <w:r w:rsidRPr="00E4754C">
        <w:rPr>
          <w:i/>
        </w:rPr>
        <w:t>Proc Natl Acad Sci U S A</w:t>
      </w:r>
      <w:r w:rsidRPr="00E4754C">
        <w:t xml:space="preserve"> </w:t>
      </w:r>
      <w:r w:rsidRPr="00E4754C">
        <w:rPr>
          <w:b/>
        </w:rPr>
        <w:t>99</w:t>
      </w:r>
      <w:r w:rsidRPr="00E4754C">
        <w:t>, 13807-13812 (2002).</w:t>
      </w:r>
    </w:p>
    <w:p w14:paraId="2668803F" w14:textId="77777777" w:rsidR="00AC08C9" w:rsidRPr="00E4754C" w:rsidRDefault="00AC08C9" w:rsidP="00AC08C9">
      <w:pPr>
        <w:pStyle w:val="EndNoteBibliography"/>
        <w:ind w:left="720" w:hanging="720"/>
      </w:pPr>
      <w:r w:rsidRPr="00E4754C">
        <w:t>13</w:t>
      </w:r>
      <w:r w:rsidRPr="00E4754C">
        <w:tab/>
        <w:t xml:space="preserve">Lynch, S. V., Brodie, E. L. &amp; Matin, A. Role and regulation of sigma S in general resistance conferred by low-shear simulated microgravity in Escherichia coli. </w:t>
      </w:r>
      <w:r w:rsidRPr="00E4754C">
        <w:rPr>
          <w:i/>
        </w:rPr>
        <w:t>J Bacteriol</w:t>
      </w:r>
      <w:r w:rsidRPr="00E4754C">
        <w:t xml:space="preserve"> </w:t>
      </w:r>
      <w:r w:rsidRPr="00E4754C">
        <w:rPr>
          <w:b/>
        </w:rPr>
        <w:t>186</w:t>
      </w:r>
      <w:r w:rsidRPr="00E4754C">
        <w:t>, 8207-8212 (2004).</w:t>
      </w:r>
    </w:p>
    <w:p w14:paraId="4D4B0B05" w14:textId="77777777" w:rsidR="00AC08C9" w:rsidRPr="00E4754C" w:rsidRDefault="00AC08C9" w:rsidP="00AC08C9">
      <w:pPr>
        <w:pStyle w:val="EndNoteBibliography"/>
        <w:ind w:left="720" w:hanging="720"/>
      </w:pPr>
      <w:r w:rsidRPr="00E4754C">
        <w:t>14</w:t>
      </w:r>
      <w:r w:rsidRPr="00E4754C">
        <w:tab/>
        <w:t xml:space="preserve">Lynch, S. V., Mukundakrishnan, K., Benoit, M. R., Ayyaswamy, P. S. &amp; Matin, A. Escherichia coli biofilms formed under low-shear modeled microgravity in a ground-based system. </w:t>
      </w:r>
      <w:r w:rsidRPr="00E4754C">
        <w:rPr>
          <w:i/>
        </w:rPr>
        <w:t>Appl Environ Microbiol</w:t>
      </w:r>
      <w:r w:rsidRPr="00E4754C">
        <w:t xml:space="preserve"> </w:t>
      </w:r>
      <w:r w:rsidRPr="00E4754C">
        <w:rPr>
          <w:b/>
        </w:rPr>
        <w:t>72</w:t>
      </w:r>
      <w:r w:rsidRPr="00E4754C">
        <w:t>, 7701-7710, doi:AEM.01294-06 [pii]10.1128/AEM.01294-06 (2006).</w:t>
      </w:r>
    </w:p>
    <w:p w14:paraId="0CBD3C5F" w14:textId="77777777" w:rsidR="00AC08C9" w:rsidRPr="00E4754C" w:rsidRDefault="00AC08C9" w:rsidP="00AC08C9">
      <w:pPr>
        <w:pStyle w:val="EndNoteBibliography"/>
        <w:ind w:left="720" w:hanging="720"/>
      </w:pPr>
      <w:r w:rsidRPr="00E4754C">
        <w:t>15</w:t>
      </w:r>
      <w:r w:rsidRPr="00E4754C">
        <w:tab/>
        <w:t xml:space="preserve">Nickerson, C., Ott, C. M., Wilson, J. W. &amp; Pierson, D. L. Microbial responses to microgravity and other low shear environment </w:t>
      </w:r>
      <w:r w:rsidRPr="00E4754C">
        <w:rPr>
          <w:i/>
        </w:rPr>
        <w:t>Microbiology and Molecular Biology Reviews</w:t>
      </w:r>
      <w:r w:rsidRPr="00E4754C">
        <w:t xml:space="preserve"> </w:t>
      </w:r>
      <w:r w:rsidRPr="00E4754C">
        <w:rPr>
          <w:b/>
        </w:rPr>
        <w:t>68</w:t>
      </w:r>
      <w:r w:rsidRPr="00E4754C">
        <w:t>, 345-361 (2004).</w:t>
      </w:r>
    </w:p>
    <w:p w14:paraId="6B9AFE7F" w14:textId="77777777" w:rsidR="00AC08C9" w:rsidRPr="00E4754C" w:rsidRDefault="00AC08C9" w:rsidP="00AC08C9">
      <w:pPr>
        <w:pStyle w:val="EndNoteBibliography"/>
        <w:ind w:left="720" w:hanging="720"/>
      </w:pPr>
      <w:r w:rsidRPr="00E4754C">
        <w:t>16</w:t>
      </w:r>
      <w:r w:rsidRPr="00E4754C">
        <w:tab/>
        <w:t>Nauman, E. A.</w:t>
      </w:r>
      <w:r w:rsidRPr="00E4754C">
        <w:rPr>
          <w:i/>
        </w:rPr>
        <w:t xml:space="preserve"> et al.</w:t>
      </w:r>
      <w:r w:rsidRPr="00E4754C">
        <w:t xml:space="preserve"> Novel quantitative biosystem for modeling physiological fluid shear stress on cells. </w:t>
      </w:r>
      <w:r w:rsidRPr="00E4754C">
        <w:rPr>
          <w:i/>
        </w:rPr>
        <w:t>Appl Environ Microbiol</w:t>
      </w:r>
      <w:r w:rsidRPr="00E4754C">
        <w:t xml:space="preserve"> </w:t>
      </w:r>
      <w:r w:rsidRPr="00E4754C">
        <w:rPr>
          <w:b/>
        </w:rPr>
        <w:t>73</w:t>
      </w:r>
      <w:r w:rsidRPr="00E4754C">
        <w:t>, 699-705 (2007).</w:t>
      </w:r>
    </w:p>
    <w:p w14:paraId="5C82E44B" w14:textId="77777777" w:rsidR="00AC08C9" w:rsidRPr="00E4754C" w:rsidRDefault="00AC08C9" w:rsidP="00AC08C9">
      <w:pPr>
        <w:pStyle w:val="EndNoteBibliography"/>
        <w:ind w:left="720" w:hanging="720"/>
      </w:pPr>
      <w:r w:rsidRPr="00E4754C">
        <w:t>17</w:t>
      </w:r>
      <w:r w:rsidRPr="00E4754C">
        <w:tab/>
        <w:t>Wilson, J. W.</w:t>
      </w:r>
      <w:r w:rsidRPr="00E4754C">
        <w:rPr>
          <w:i/>
        </w:rPr>
        <w:t xml:space="preserve"> et al.</w:t>
      </w:r>
      <w:r w:rsidRPr="00E4754C">
        <w:t xml:space="preserve"> Space flight alters bacterial gene expression and virulence and reveals a role for global regulator Hfq. </w:t>
      </w:r>
      <w:r w:rsidRPr="00E4754C">
        <w:rPr>
          <w:i/>
        </w:rPr>
        <w:t>Proc Natl Acad Sci U S A</w:t>
      </w:r>
      <w:r w:rsidRPr="00E4754C">
        <w:t xml:space="preserve"> </w:t>
      </w:r>
      <w:r w:rsidRPr="00E4754C">
        <w:rPr>
          <w:b/>
        </w:rPr>
        <w:t>104</w:t>
      </w:r>
      <w:r w:rsidRPr="00E4754C">
        <w:t>, 16299-16304 (2007).</w:t>
      </w:r>
    </w:p>
    <w:p w14:paraId="68BDAC5E" w14:textId="77777777" w:rsidR="00AC08C9" w:rsidRPr="00E4754C" w:rsidRDefault="00AC08C9" w:rsidP="00AC08C9">
      <w:pPr>
        <w:pStyle w:val="EndNoteBibliography"/>
        <w:ind w:left="720" w:hanging="720"/>
      </w:pPr>
      <w:r w:rsidRPr="00E4754C">
        <w:lastRenderedPageBreak/>
        <w:t>18</w:t>
      </w:r>
      <w:r w:rsidRPr="00E4754C">
        <w:tab/>
        <w:t>Wilson, J. W.</w:t>
      </w:r>
      <w:r w:rsidRPr="00E4754C">
        <w:rPr>
          <w:i/>
        </w:rPr>
        <w:t xml:space="preserve"> et al.</w:t>
      </w:r>
      <w:r w:rsidRPr="00E4754C">
        <w:t xml:space="preserve"> Media ion composition controls regulatory and virulence response of </w:t>
      </w:r>
      <w:r w:rsidRPr="00E4754C">
        <w:rPr>
          <w:i/>
        </w:rPr>
        <w:t xml:space="preserve">Salmonella </w:t>
      </w:r>
      <w:r w:rsidRPr="00E4754C">
        <w:t xml:space="preserve">in spaceflight. </w:t>
      </w:r>
      <w:r w:rsidRPr="00E4754C">
        <w:rPr>
          <w:i/>
        </w:rPr>
        <w:t>PLoS One</w:t>
      </w:r>
      <w:r w:rsidRPr="00E4754C">
        <w:t xml:space="preserve"> </w:t>
      </w:r>
      <w:r w:rsidRPr="00E4754C">
        <w:rPr>
          <w:b/>
        </w:rPr>
        <w:t>3</w:t>
      </w:r>
      <w:r w:rsidRPr="00E4754C">
        <w:t>, e3923 (2008).</w:t>
      </w:r>
    </w:p>
    <w:p w14:paraId="6DD01626" w14:textId="77777777" w:rsidR="00AC08C9" w:rsidRPr="00E4754C" w:rsidRDefault="00AC08C9" w:rsidP="00AC08C9">
      <w:pPr>
        <w:pStyle w:val="EndNoteBibliography"/>
        <w:ind w:left="720" w:hanging="720"/>
      </w:pPr>
      <w:r w:rsidRPr="00E4754C">
        <w:t>19</w:t>
      </w:r>
      <w:r w:rsidRPr="00E4754C">
        <w:tab/>
        <w:t xml:space="preserve">Allen, C. A., Niesel, D. W. &amp; Torres, A. G. The effects of low-shear stress on Adherent-invasive Escherichia coli. </w:t>
      </w:r>
      <w:r w:rsidRPr="00E4754C">
        <w:rPr>
          <w:i/>
        </w:rPr>
        <w:t>Environ Microbiol</w:t>
      </w:r>
      <w:r w:rsidRPr="00E4754C">
        <w:t xml:space="preserve"> </w:t>
      </w:r>
      <w:r w:rsidRPr="00E4754C">
        <w:rPr>
          <w:b/>
        </w:rPr>
        <w:t>10</w:t>
      </w:r>
      <w:r w:rsidRPr="00E4754C">
        <w:t>, 1512-1525, doi:10.1111/j.1462-2920.2008.01567.xEMI1567 [pii] (2008).</w:t>
      </w:r>
    </w:p>
    <w:p w14:paraId="67725C85" w14:textId="77777777" w:rsidR="00AC08C9" w:rsidRPr="00E4754C" w:rsidRDefault="00AC08C9" w:rsidP="00AC08C9">
      <w:pPr>
        <w:pStyle w:val="EndNoteBibliography"/>
        <w:ind w:left="720" w:hanging="720"/>
      </w:pPr>
      <w:r w:rsidRPr="00E4754C">
        <w:t>20</w:t>
      </w:r>
      <w:r w:rsidRPr="00E4754C">
        <w:tab/>
        <w:t>Crabbe, A.</w:t>
      </w:r>
      <w:r w:rsidRPr="00E4754C">
        <w:rPr>
          <w:i/>
        </w:rPr>
        <w:t xml:space="preserve"> et al.</w:t>
      </w:r>
      <w:r w:rsidRPr="00E4754C">
        <w:t xml:space="preserve"> Use of the rotating wall vessel technology to study the effect of shear stress on growth behaviour of Pseudomonas aeruginosa PA01. </w:t>
      </w:r>
      <w:r w:rsidRPr="00E4754C">
        <w:rPr>
          <w:i/>
        </w:rPr>
        <w:t>Environ Microbiol</w:t>
      </w:r>
      <w:r w:rsidRPr="00E4754C">
        <w:t xml:space="preserve"> </w:t>
      </w:r>
      <w:r w:rsidRPr="00E4754C">
        <w:rPr>
          <w:b/>
        </w:rPr>
        <w:t>10</w:t>
      </w:r>
      <w:r w:rsidRPr="00E4754C">
        <w:t>, 2098-2110 (2008).</w:t>
      </w:r>
    </w:p>
    <w:p w14:paraId="5DE83B6A" w14:textId="77777777" w:rsidR="00AC08C9" w:rsidRPr="00E4754C" w:rsidRDefault="00AC08C9" w:rsidP="00AC08C9">
      <w:pPr>
        <w:pStyle w:val="EndNoteBibliography"/>
        <w:ind w:left="720" w:hanging="720"/>
      </w:pPr>
      <w:r w:rsidRPr="00E4754C">
        <w:t>21</w:t>
      </w:r>
      <w:r w:rsidRPr="00E4754C">
        <w:tab/>
        <w:t>Crabbé, A.</w:t>
      </w:r>
      <w:r w:rsidRPr="00E4754C">
        <w:rPr>
          <w:i/>
        </w:rPr>
        <w:t xml:space="preserve"> et al.</w:t>
      </w:r>
      <w:r w:rsidRPr="00E4754C">
        <w:t xml:space="preserve"> Transcriptional and proteomic response of Pseudomonas aeruginosa PAO1 to spaceflight conditions involves Hfq regulation and reveals a role for oxygen. </w:t>
      </w:r>
      <w:r w:rsidRPr="00E4754C">
        <w:rPr>
          <w:i/>
        </w:rPr>
        <w:t>Appl Environ Microbiol</w:t>
      </w:r>
      <w:r w:rsidRPr="00E4754C">
        <w:t xml:space="preserve"> </w:t>
      </w:r>
      <w:r w:rsidRPr="00E4754C">
        <w:rPr>
          <w:b/>
        </w:rPr>
        <w:t>77</w:t>
      </w:r>
      <w:r w:rsidRPr="00E4754C">
        <w:t>, 1221-1230, doi:AEM.01582-10 [pii]10.1128/AEM.01582-10 (2011).</w:t>
      </w:r>
    </w:p>
    <w:p w14:paraId="3B429D56" w14:textId="77777777" w:rsidR="00AC08C9" w:rsidRPr="00E4754C" w:rsidRDefault="00AC08C9" w:rsidP="00AC08C9">
      <w:pPr>
        <w:pStyle w:val="EndNoteBibliography"/>
        <w:ind w:left="720" w:hanging="720"/>
      </w:pPr>
      <w:r w:rsidRPr="00E4754C">
        <w:t>22</w:t>
      </w:r>
      <w:r w:rsidRPr="00E4754C">
        <w:tab/>
        <w:t>Crabbé, A.</w:t>
      </w:r>
      <w:r w:rsidRPr="00E4754C">
        <w:rPr>
          <w:i/>
        </w:rPr>
        <w:t xml:space="preserve"> et al.</w:t>
      </w:r>
      <w:r w:rsidRPr="00E4754C">
        <w:t xml:space="preserve"> Spaceflight Enhances Cell Aggregation and Random Budding in </w:t>
      </w:r>
      <w:r w:rsidRPr="00E4754C">
        <w:rPr>
          <w:i/>
        </w:rPr>
        <w:t>Candida albicans</w:t>
      </w:r>
      <w:r w:rsidRPr="00E4754C">
        <w:t xml:space="preserve">. </w:t>
      </w:r>
      <w:r w:rsidRPr="00E4754C">
        <w:rPr>
          <w:i/>
        </w:rPr>
        <w:t>PLoS ONE</w:t>
      </w:r>
      <w:r w:rsidRPr="00E4754C">
        <w:t xml:space="preserve"> </w:t>
      </w:r>
      <w:r w:rsidRPr="00E4754C">
        <w:rPr>
          <w:b/>
        </w:rPr>
        <w:t>8</w:t>
      </w:r>
      <w:r w:rsidRPr="00E4754C">
        <w:t>, e80677, doi:10.1371/journal.pone.0080677PONE-D-13-21954 [pii] (2013).</w:t>
      </w:r>
    </w:p>
    <w:p w14:paraId="1E20E021" w14:textId="77777777" w:rsidR="00AC08C9" w:rsidRPr="00E4754C" w:rsidRDefault="00AC08C9" w:rsidP="00AC08C9">
      <w:pPr>
        <w:pStyle w:val="EndNoteBibliography"/>
        <w:ind w:left="720" w:hanging="720"/>
      </w:pPr>
      <w:r w:rsidRPr="00E4754C">
        <w:t>23</w:t>
      </w:r>
      <w:r w:rsidRPr="00E4754C">
        <w:tab/>
        <w:t>Kim, W.</w:t>
      </w:r>
      <w:r w:rsidRPr="00E4754C">
        <w:rPr>
          <w:i/>
        </w:rPr>
        <w:t xml:space="preserve"> et al.</w:t>
      </w:r>
      <w:r w:rsidRPr="00E4754C">
        <w:t xml:space="preserve"> Spaceflight promotes biofilm formation by Pseudomonas aeruginosa. </w:t>
      </w:r>
      <w:r w:rsidRPr="00E4754C">
        <w:rPr>
          <w:i/>
        </w:rPr>
        <w:t>PLoS ONE</w:t>
      </w:r>
      <w:r w:rsidRPr="00E4754C">
        <w:t xml:space="preserve"> </w:t>
      </w:r>
      <w:r w:rsidRPr="00E4754C">
        <w:rPr>
          <w:b/>
        </w:rPr>
        <w:t>8</w:t>
      </w:r>
      <w:r w:rsidRPr="00E4754C">
        <w:t>, e62437 (2013).</w:t>
      </w:r>
    </w:p>
    <w:p w14:paraId="47A41F9A" w14:textId="77777777" w:rsidR="00AC08C9" w:rsidRPr="00E4754C" w:rsidRDefault="00AC08C9" w:rsidP="00AC08C9">
      <w:pPr>
        <w:pStyle w:val="EndNoteBibliography"/>
        <w:ind w:left="720" w:hanging="720"/>
      </w:pPr>
      <w:r w:rsidRPr="00E4754C">
        <w:t>24</w:t>
      </w:r>
      <w:r w:rsidRPr="00E4754C">
        <w:tab/>
        <w:t xml:space="preserve">Foster, J. S., Khodadad, C. L., Ahrendt, S. R. &amp; Parrish, M. L. Impact of simulated microgravity on the normal developmental time line of an animal-bacteria symbiosis. </w:t>
      </w:r>
      <w:r w:rsidRPr="00E4754C">
        <w:rPr>
          <w:i/>
        </w:rPr>
        <w:t>Sci Rep</w:t>
      </w:r>
      <w:r w:rsidRPr="00E4754C">
        <w:t xml:space="preserve"> </w:t>
      </w:r>
      <w:r w:rsidRPr="00E4754C">
        <w:rPr>
          <w:b/>
        </w:rPr>
        <w:t>3</w:t>
      </w:r>
      <w:r w:rsidRPr="00E4754C">
        <w:t>, 1340, doi:10.1038/srep01340srep01340 [pii] (2013).</w:t>
      </w:r>
    </w:p>
    <w:p w14:paraId="34B5ED21" w14:textId="77777777" w:rsidR="00AC08C9" w:rsidRPr="00E4754C" w:rsidRDefault="00AC08C9" w:rsidP="00AC08C9">
      <w:pPr>
        <w:pStyle w:val="EndNoteBibliography"/>
        <w:ind w:left="720" w:hanging="720"/>
      </w:pPr>
      <w:r w:rsidRPr="00E4754C">
        <w:t>25</w:t>
      </w:r>
      <w:r w:rsidRPr="00E4754C">
        <w:tab/>
        <w:t>Mastroleo, F.</w:t>
      </w:r>
      <w:r w:rsidRPr="00E4754C">
        <w:rPr>
          <w:i/>
        </w:rPr>
        <w:t xml:space="preserve"> et al.</w:t>
      </w:r>
      <w:r w:rsidRPr="00E4754C">
        <w:t xml:space="preserve"> Modelled microgravity cultivation modulates N-acylhomoserine lactone production in Rhodospirillum rubrum S1H independently of cell density. </w:t>
      </w:r>
      <w:r w:rsidRPr="00E4754C">
        <w:rPr>
          <w:i/>
        </w:rPr>
        <w:t>Microbiology</w:t>
      </w:r>
      <w:r w:rsidRPr="00E4754C">
        <w:t xml:space="preserve"> </w:t>
      </w:r>
      <w:r w:rsidRPr="00E4754C">
        <w:rPr>
          <w:b/>
        </w:rPr>
        <w:t>159</w:t>
      </w:r>
      <w:r w:rsidRPr="00E4754C">
        <w:t>, 2456-2466, doi:10.1099/mic.0.066415-0mic.0.066415-0 [pii] (2013).</w:t>
      </w:r>
    </w:p>
    <w:p w14:paraId="55EEB0E6" w14:textId="77777777" w:rsidR="00AC08C9" w:rsidRPr="00E4754C" w:rsidRDefault="00AC08C9" w:rsidP="00AC08C9">
      <w:pPr>
        <w:pStyle w:val="EndNoteBibliography"/>
        <w:ind w:left="720" w:hanging="720"/>
      </w:pPr>
      <w:r w:rsidRPr="00E4754C">
        <w:t>26</w:t>
      </w:r>
      <w:r w:rsidRPr="00E4754C">
        <w:tab/>
        <w:t xml:space="preserve">Nickerson, C. A., Pellis, N. R. &amp; Ott, C. M. in </w:t>
      </w:r>
      <w:r w:rsidRPr="00E4754C">
        <w:rPr>
          <w:i/>
        </w:rPr>
        <w:t>Effect of Spaceflight and Spaceflight Analogue Culture on Human and Microbial Cells: Novel Insights into Disease Mechanisms</w:t>
      </w:r>
      <w:r w:rsidRPr="00E4754C">
        <w:t xml:space="preserve">    301 (Springer, New York, NY, 2016).</w:t>
      </w:r>
    </w:p>
    <w:p w14:paraId="5470B504" w14:textId="77777777" w:rsidR="00AC08C9" w:rsidRPr="00E4754C" w:rsidRDefault="00AC08C9" w:rsidP="00AC08C9">
      <w:pPr>
        <w:pStyle w:val="EndNoteBibliography"/>
        <w:ind w:left="720" w:hanging="720"/>
      </w:pPr>
      <w:r w:rsidRPr="00E4754C">
        <w:t>27</w:t>
      </w:r>
      <w:r w:rsidRPr="00E4754C">
        <w:tab/>
        <w:t>Gilbert, R.</w:t>
      </w:r>
      <w:r w:rsidRPr="00E4754C">
        <w:rPr>
          <w:i/>
        </w:rPr>
        <w:t xml:space="preserve"> et al.</w:t>
      </w:r>
      <w:r w:rsidRPr="00E4754C">
        <w:t xml:space="preserve"> Spaceflight and simulated microgravity conditions increase virulence of Serratia marcescens in the Drosophila melanogaster infection model. </w:t>
      </w:r>
      <w:r w:rsidRPr="00E4754C">
        <w:rPr>
          <w:i/>
        </w:rPr>
        <w:t>npj Microgravity</w:t>
      </w:r>
      <w:r w:rsidRPr="00E4754C">
        <w:t xml:space="preserve"> </w:t>
      </w:r>
      <w:r w:rsidRPr="00E4754C">
        <w:rPr>
          <w:b/>
        </w:rPr>
        <w:t>6</w:t>
      </w:r>
      <w:r w:rsidRPr="00E4754C">
        <w:t>, 4, doi:10.1038/s41526-019-0091-291 [pii] (2020).</w:t>
      </w:r>
    </w:p>
    <w:p w14:paraId="2A3AAC29" w14:textId="77777777" w:rsidR="00AC08C9" w:rsidRPr="00E4754C" w:rsidRDefault="00AC08C9" w:rsidP="00AC08C9">
      <w:pPr>
        <w:pStyle w:val="EndNoteBibliography"/>
        <w:ind w:left="720" w:hanging="720"/>
      </w:pPr>
      <w:r w:rsidRPr="00E4754C">
        <w:t>28</w:t>
      </w:r>
      <w:r w:rsidRPr="00E4754C">
        <w:tab/>
        <w:t>Thompson, A. F.</w:t>
      </w:r>
      <w:r w:rsidRPr="00E4754C">
        <w:rPr>
          <w:i/>
        </w:rPr>
        <w:t xml:space="preserve"> et al.</w:t>
      </w:r>
      <w:r w:rsidRPr="00E4754C">
        <w:t xml:space="preserve"> Characterizing species interactions that contribute to biofilm formation in a multispecies model of a potable water bacterial community. </w:t>
      </w:r>
      <w:r w:rsidRPr="00E4754C">
        <w:rPr>
          <w:i/>
        </w:rPr>
        <w:t>Microbiology (Reading)</w:t>
      </w:r>
      <w:r w:rsidRPr="00E4754C">
        <w:t xml:space="preserve"> </w:t>
      </w:r>
      <w:r w:rsidRPr="00E4754C">
        <w:rPr>
          <w:b/>
        </w:rPr>
        <w:t>166</w:t>
      </w:r>
      <w:r w:rsidRPr="00E4754C">
        <w:t>, 34-43, doi:10.1099/mic.0.000849 (2020).</w:t>
      </w:r>
    </w:p>
    <w:p w14:paraId="0A838D04" w14:textId="77777777" w:rsidR="00AC08C9" w:rsidRPr="00E4754C" w:rsidRDefault="00AC08C9" w:rsidP="00AC08C9">
      <w:pPr>
        <w:pStyle w:val="EndNoteBibliography"/>
        <w:ind w:left="720" w:hanging="720"/>
      </w:pPr>
      <w:r w:rsidRPr="00E4754C">
        <w:t>29</w:t>
      </w:r>
      <w:r w:rsidRPr="00E4754C">
        <w:tab/>
        <w:t>Yang, J.</w:t>
      </w:r>
      <w:r w:rsidRPr="00E4754C">
        <w:rPr>
          <w:i/>
        </w:rPr>
        <w:t xml:space="preserve"> et al.</w:t>
      </w:r>
      <w:r w:rsidRPr="00E4754C">
        <w:t xml:space="preserve"> Longitudinal characterization of multispecies microbial populations recovered from spaceflight potable water. </w:t>
      </w:r>
      <w:r w:rsidRPr="00E4754C">
        <w:rPr>
          <w:i/>
        </w:rPr>
        <w:t>NPJ Biofilms Microbiomes</w:t>
      </w:r>
      <w:r w:rsidRPr="00E4754C">
        <w:t xml:space="preserve"> </w:t>
      </w:r>
      <w:r w:rsidRPr="00E4754C">
        <w:rPr>
          <w:b/>
        </w:rPr>
        <w:t>7</w:t>
      </w:r>
      <w:r w:rsidRPr="00E4754C">
        <w:t>, 70, doi:10.1038/s41522-021-00240-5 (2021).</w:t>
      </w:r>
    </w:p>
    <w:p w14:paraId="12E81005" w14:textId="77777777" w:rsidR="00AC08C9" w:rsidRPr="00E4754C" w:rsidRDefault="00AC08C9" w:rsidP="00AC08C9">
      <w:pPr>
        <w:pStyle w:val="EndNoteBibliography"/>
        <w:ind w:left="720" w:hanging="720"/>
      </w:pPr>
      <w:r w:rsidRPr="00E4754C">
        <w:t>30</w:t>
      </w:r>
      <w:r w:rsidRPr="00E4754C">
        <w:tab/>
        <w:t>Barrila, J.</w:t>
      </w:r>
      <w:r w:rsidRPr="00E4754C">
        <w:rPr>
          <w:i/>
        </w:rPr>
        <w:t xml:space="preserve"> et al.</w:t>
      </w:r>
      <w:r w:rsidRPr="00E4754C">
        <w:t xml:space="preserve"> Evaluating the effect of spaceflight on the host-pathogen interaction between human intestinal epithelial cells and Salmonella Typhimurium. </w:t>
      </w:r>
      <w:r w:rsidRPr="00E4754C">
        <w:rPr>
          <w:i/>
        </w:rPr>
        <w:t>NPJ Microgravity</w:t>
      </w:r>
      <w:r w:rsidRPr="00E4754C">
        <w:t xml:space="preserve"> </w:t>
      </w:r>
      <w:r w:rsidRPr="00E4754C">
        <w:rPr>
          <w:b/>
        </w:rPr>
        <w:t>7</w:t>
      </w:r>
      <w:r w:rsidRPr="00E4754C">
        <w:t>, 9, doi:10.1038/s41526-021-00136-w (2021).</w:t>
      </w:r>
    </w:p>
    <w:p w14:paraId="4E80D92A" w14:textId="77777777" w:rsidR="00AC08C9" w:rsidRPr="00E4754C" w:rsidRDefault="00AC08C9" w:rsidP="00AC08C9">
      <w:pPr>
        <w:pStyle w:val="EndNoteBibliography"/>
        <w:ind w:left="720" w:hanging="720"/>
      </w:pPr>
      <w:r w:rsidRPr="00E4754C">
        <w:t>31</w:t>
      </w:r>
      <w:r w:rsidRPr="00E4754C">
        <w:tab/>
        <w:t xml:space="preserve">Oubre, C. M., Pierson, D. &amp; Ott, C. M. in </w:t>
      </w:r>
      <w:r w:rsidRPr="00E4754C">
        <w:rPr>
          <w:i/>
        </w:rPr>
        <w:t>Space Physiology and Medicine: From Evidence to Practice</w:t>
      </w:r>
      <w:r w:rsidRPr="00E4754C">
        <w:t xml:space="preserve">   (eds A. E. Nicogossian</w:t>
      </w:r>
      <w:r w:rsidRPr="00E4754C">
        <w:rPr>
          <w:i/>
        </w:rPr>
        <w:t xml:space="preserve"> et al.</w:t>
      </w:r>
      <w:r w:rsidRPr="00E4754C">
        <w:t>) 155-167 (Springer Nature, New York, 2016).</w:t>
      </w:r>
    </w:p>
    <w:p w14:paraId="0DABDE5D" w14:textId="77777777" w:rsidR="00AC08C9" w:rsidRPr="00E4754C" w:rsidRDefault="00AC08C9" w:rsidP="00AC08C9">
      <w:pPr>
        <w:pStyle w:val="EndNoteBibliography"/>
        <w:ind w:left="720" w:hanging="720"/>
      </w:pPr>
      <w:r w:rsidRPr="00E4754C">
        <w:t>32</w:t>
      </w:r>
      <w:r w:rsidRPr="00E4754C">
        <w:tab/>
        <w:t xml:space="preserve">Risin, D. in </w:t>
      </w:r>
      <w:r w:rsidRPr="00E4754C">
        <w:rPr>
          <w:i/>
        </w:rPr>
        <w:t>Human Health and Performance Risks of Space Exploration Missions</w:t>
      </w:r>
      <w:r w:rsidRPr="00E4754C">
        <w:t xml:space="preserve">   (eds J.C. McPhee &amp; J.B. Charles)  (NASA SP-2009-3405, 2009).</w:t>
      </w:r>
    </w:p>
    <w:p w14:paraId="28436739" w14:textId="77777777" w:rsidR="00AC08C9" w:rsidRPr="00E4754C" w:rsidRDefault="00AC08C9" w:rsidP="00AC08C9">
      <w:pPr>
        <w:pStyle w:val="EndNoteBibliography"/>
        <w:ind w:left="720" w:hanging="720"/>
      </w:pPr>
      <w:r w:rsidRPr="00E4754C">
        <w:t>33</w:t>
      </w:r>
      <w:r w:rsidRPr="00E4754C">
        <w:tab/>
        <w:t>Pierson, D. L.</w:t>
      </w:r>
      <w:r w:rsidRPr="00E4754C">
        <w:rPr>
          <w:i/>
        </w:rPr>
        <w:t xml:space="preserve"> et al.</w:t>
      </w:r>
      <w:r w:rsidRPr="00E4754C">
        <w:t xml:space="preserve"> in </w:t>
      </w:r>
      <w:r w:rsidRPr="00E4754C">
        <w:rPr>
          <w:i/>
        </w:rPr>
        <w:t>Environmental Monitoring: A Comprehensive Handbook</w:t>
      </w:r>
      <w:r w:rsidRPr="00E4754C">
        <w:t xml:space="preserve">   (ed J. Moldenhauer)  (DHI Publishing, LLC, 2012).</w:t>
      </w:r>
    </w:p>
    <w:p w14:paraId="4F9FB1AF" w14:textId="77777777" w:rsidR="00AC08C9" w:rsidRPr="00E4754C" w:rsidRDefault="00AC08C9" w:rsidP="00AC08C9">
      <w:pPr>
        <w:pStyle w:val="EndNoteBibliography"/>
        <w:ind w:left="720" w:hanging="720"/>
      </w:pPr>
      <w:r w:rsidRPr="00E4754C">
        <w:lastRenderedPageBreak/>
        <w:t>34</w:t>
      </w:r>
      <w:r w:rsidRPr="00E4754C">
        <w:tab/>
        <w:t>Ott, C. M.</w:t>
      </w:r>
      <w:r w:rsidRPr="00E4754C">
        <w:rPr>
          <w:i/>
        </w:rPr>
        <w:t xml:space="preserve"> et al.</w:t>
      </w:r>
      <w:r w:rsidRPr="00E4754C">
        <w:t xml:space="preserve"> in </w:t>
      </w:r>
      <w:r w:rsidRPr="00E4754C">
        <w:rPr>
          <w:i/>
        </w:rPr>
        <w:t>Stress Challenges and Immunity in Space</w:t>
      </w:r>
      <w:r w:rsidRPr="00E4754C">
        <w:t xml:space="preserve">   (ed A. Chouker)  327-356 (Springer, 2020).</w:t>
      </w:r>
    </w:p>
    <w:p w14:paraId="40999860" w14:textId="77777777" w:rsidR="00AC08C9" w:rsidRPr="00E4754C" w:rsidRDefault="00AC08C9" w:rsidP="00AC08C9">
      <w:pPr>
        <w:pStyle w:val="EndNoteBibliography"/>
        <w:ind w:left="720" w:hanging="720"/>
        <w:rPr>
          <w:i/>
        </w:rPr>
      </w:pPr>
      <w:r w:rsidRPr="00E4754C">
        <w:t>35</w:t>
      </w:r>
      <w:r w:rsidRPr="00E4754C">
        <w:tab/>
        <w:t>Kish, A. L.</w:t>
      </w:r>
      <w:r w:rsidRPr="00E4754C">
        <w:rPr>
          <w:i/>
        </w:rPr>
        <w:t xml:space="preserve"> et al.</w:t>
      </w:r>
      <w:r w:rsidRPr="00E4754C">
        <w:t xml:space="preserve"> in </w:t>
      </w:r>
      <w:r w:rsidRPr="00E4754C">
        <w:rPr>
          <w:i/>
        </w:rPr>
        <w:t>International Conference on Environmental Systems.</w:t>
      </w:r>
    </w:p>
    <w:p w14:paraId="72328B91" w14:textId="77777777" w:rsidR="00AC08C9" w:rsidRPr="00E4754C" w:rsidRDefault="00AC08C9" w:rsidP="00AC08C9">
      <w:pPr>
        <w:pStyle w:val="EndNoteBibliography"/>
        <w:ind w:left="720" w:hanging="720"/>
      </w:pPr>
      <w:r w:rsidRPr="00E4754C">
        <w:t>36</w:t>
      </w:r>
      <w:r w:rsidRPr="00E4754C">
        <w:tab/>
        <w:t xml:space="preserve">Singh, N. K., Wood, J. M., Karouia, F. &amp; Venkateswaran, K. Succession and persistence of microbial communities and antimicrobial resistance genes associated with International Space Station environmental surfaces. </w:t>
      </w:r>
      <w:r w:rsidRPr="00E4754C">
        <w:rPr>
          <w:i/>
        </w:rPr>
        <w:t>Microbiome</w:t>
      </w:r>
      <w:r w:rsidRPr="00E4754C">
        <w:t xml:space="preserve"> </w:t>
      </w:r>
      <w:r w:rsidRPr="00E4754C">
        <w:rPr>
          <w:b/>
        </w:rPr>
        <w:t>6</w:t>
      </w:r>
      <w:r w:rsidRPr="00E4754C">
        <w:t>, 204 (2018).</w:t>
      </w:r>
    </w:p>
    <w:p w14:paraId="3615E671" w14:textId="77777777" w:rsidR="00AC08C9" w:rsidRPr="00E4754C" w:rsidRDefault="00AC08C9" w:rsidP="00AC08C9">
      <w:pPr>
        <w:pStyle w:val="EndNoteBibliography"/>
        <w:ind w:left="720" w:hanging="720"/>
      </w:pPr>
      <w:r w:rsidRPr="00E4754C">
        <w:t>37</w:t>
      </w:r>
      <w:r w:rsidRPr="00E4754C">
        <w:tab/>
        <w:t>Ott, C. M.</w:t>
      </w:r>
      <w:r w:rsidRPr="00E4754C">
        <w:rPr>
          <w:i/>
        </w:rPr>
        <w:t xml:space="preserve"> et al.</w:t>
      </w:r>
      <w:r w:rsidRPr="00E4754C">
        <w:t xml:space="preserve"> in </w:t>
      </w:r>
      <w:r w:rsidRPr="00E4754C">
        <w:rPr>
          <w:i/>
        </w:rPr>
        <w:t>Stress Challenges and Immunity in Space: From Mechanisms to Monitoring and Preventive Strategies</w:t>
      </w:r>
      <w:r w:rsidRPr="00E4754C">
        <w:t xml:space="preserve">   (ed Alexander Choukèr) Ch. Microbial Stress: Spaceflight-Induced Alterations in Microbial Virulence and Infectious Disease Risks for the Crew, 327-355 (Springer International Publishing, 2020).</w:t>
      </w:r>
    </w:p>
    <w:p w14:paraId="49F00C01" w14:textId="77777777" w:rsidR="00AC08C9" w:rsidRPr="00E4754C" w:rsidRDefault="00AC08C9" w:rsidP="00AC08C9">
      <w:pPr>
        <w:pStyle w:val="EndNoteBibliography"/>
        <w:ind w:left="720" w:hanging="720"/>
      </w:pPr>
      <w:r w:rsidRPr="00E4754C">
        <w:t>38</w:t>
      </w:r>
      <w:r w:rsidRPr="00E4754C">
        <w:tab/>
        <w:t>Voorhies, A. A.</w:t>
      </w:r>
      <w:r w:rsidRPr="00E4754C">
        <w:rPr>
          <w:i/>
        </w:rPr>
        <w:t xml:space="preserve"> et al.</w:t>
      </w:r>
      <w:r w:rsidRPr="00E4754C">
        <w:t xml:space="preserve"> Study of the impact of long-duration space missions at the International Space Station on the astronaut microbiome. </w:t>
      </w:r>
      <w:r w:rsidRPr="00E4754C">
        <w:rPr>
          <w:i/>
        </w:rPr>
        <w:t>Sci Rep</w:t>
      </w:r>
      <w:r w:rsidRPr="00E4754C">
        <w:t xml:space="preserve"> </w:t>
      </w:r>
      <w:r w:rsidRPr="00E4754C">
        <w:rPr>
          <w:b/>
        </w:rPr>
        <w:t>9</w:t>
      </w:r>
      <w:r w:rsidRPr="00E4754C">
        <w:t>, 9911, doi:10.1038/s41598-019-46303-8 [pii] (2019).</w:t>
      </w:r>
    </w:p>
    <w:p w14:paraId="16D9BBD3" w14:textId="77777777" w:rsidR="00AC08C9" w:rsidRPr="00E4754C" w:rsidRDefault="00AC08C9" w:rsidP="00AC08C9">
      <w:pPr>
        <w:pStyle w:val="EndNoteBibliography"/>
        <w:ind w:left="720" w:hanging="720"/>
      </w:pPr>
      <w:r w:rsidRPr="00E4754C">
        <w:t>39</w:t>
      </w:r>
      <w:r w:rsidRPr="00E4754C">
        <w:tab/>
        <w:t>Garrett-Bakelman, F. E.</w:t>
      </w:r>
      <w:r w:rsidRPr="00E4754C">
        <w:rPr>
          <w:i/>
        </w:rPr>
        <w:t xml:space="preserve"> et al.</w:t>
      </w:r>
      <w:r w:rsidRPr="00E4754C">
        <w:t xml:space="preserve"> The NASA Twins Study: A multidimensional analysis of a year-long human spaceflight. </w:t>
      </w:r>
      <w:r w:rsidRPr="00E4754C">
        <w:rPr>
          <w:i/>
        </w:rPr>
        <w:t>Science</w:t>
      </w:r>
      <w:r w:rsidRPr="00E4754C">
        <w:t xml:space="preserve"> </w:t>
      </w:r>
      <w:r w:rsidRPr="00E4754C">
        <w:rPr>
          <w:b/>
        </w:rPr>
        <w:t>364</w:t>
      </w:r>
      <w:r w:rsidRPr="00E4754C">
        <w:t>, eaau8650 (2019).</w:t>
      </w:r>
    </w:p>
    <w:p w14:paraId="6AE5E523" w14:textId="77777777" w:rsidR="00AC08C9" w:rsidRPr="00E4754C" w:rsidRDefault="00AC08C9" w:rsidP="00AC08C9">
      <w:pPr>
        <w:pStyle w:val="EndNoteBibliography"/>
        <w:ind w:left="720" w:hanging="720"/>
      </w:pPr>
      <w:r w:rsidRPr="00E4754C">
        <w:t>40</w:t>
      </w:r>
      <w:r w:rsidRPr="00E4754C">
        <w:tab/>
        <w:t xml:space="preserve">Bohorquez, D. V. &amp; Liddle, R. A. The gut connectome: making sense of what you eat. </w:t>
      </w:r>
      <w:r w:rsidRPr="00E4754C">
        <w:rPr>
          <w:i/>
        </w:rPr>
        <w:t>J Clin Invest</w:t>
      </w:r>
      <w:r w:rsidRPr="00E4754C">
        <w:t xml:space="preserve"> </w:t>
      </w:r>
      <w:r w:rsidRPr="00E4754C">
        <w:rPr>
          <w:b/>
        </w:rPr>
        <w:t>125</w:t>
      </w:r>
      <w:r w:rsidRPr="00E4754C">
        <w:t>, 888-890, doi:10.1172/JCI81121 (2015).</w:t>
      </w:r>
    </w:p>
    <w:p w14:paraId="41946FCC" w14:textId="77777777" w:rsidR="00AC08C9" w:rsidRPr="00E4754C" w:rsidRDefault="00AC08C9" w:rsidP="00AC08C9">
      <w:pPr>
        <w:pStyle w:val="EndNoteBibliography"/>
        <w:ind w:left="720" w:hanging="720"/>
      </w:pPr>
      <w:r w:rsidRPr="00E4754C">
        <w:t>41</w:t>
      </w:r>
      <w:r w:rsidRPr="00E4754C">
        <w:tab/>
        <w:t>Turroni, S.</w:t>
      </w:r>
      <w:r w:rsidRPr="00E4754C">
        <w:rPr>
          <w:i/>
        </w:rPr>
        <w:t xml:space="preserve"> et al.</w:t>
      </w:r>
      <w:r w:rsidRPr="00E4754C">
        <w:t xml:space="preserve"> Gut Microbiome and Space Travelers’ Health: State of the Art and Possible Pro/Prebiotic Strategies for Long-Term Space Missions. </w:t>
      </w:r>
      <w:r w:rsidRPr="00E4754C">
        <w:rPr>
          <w:i/>
        </w:rPr>
        <w:t>Frontiers in Physiology</w:t>
      </w:r>
      <w:r w:rsidRPr="00E4754C">
        <w:t xml:space="preserve"> </w:t>
      </w:r>
      <w:r w:rsidRPr="00E4754C">
        <w:rPr>
          <w:b/>
        </w:rPr>
        <w:t>11</w:t>
      </w:r>
      <w:r w:rsidRPr="00E4754C">
        <w:t>, doi:10.3389/fphys.2020.553929 (2020).</w:t>
      </w:r>
    </w:p>
    <w:p w14:paraId="4295E302" w14:textId="77777777" w:rsidR="00AC08C9" w:rsidRPr="00E4754C" w:rsidRDefault="00AC08C9" w:rsidP="00AC08C9">
      <w:pPr>
        <w:pStyle w:val="EndNoteBibliography"/>
        <w:ind w:left="720" w:hanging="720"/>
      </w:pPr>
      <w:r w:rsidRPr="00E4754C">
        <w:t>42</w:t>
      </w:r>
      <w:r w:rsidRPr="00E4754C">
        <w:tab/>
        <w:t>Gueguinou, N.</w:t>
      </w:r>
      <w:r w:rsidRPr="00E4754C">
        <w:rPr>
          <w:i/>
        </w:rPr>
        <w:t xml:space="preserve"> et al.</w:t>
      </w:r>
      <w:r w:rsidRPr="00E4754C">
        <w:t xml:space="preserve"> Could spaceflight-associated immune system weakening preclude the expansion of human presence beyond Earth's orbit? </w:t>
      </w:r>
      <w:r w:rsidRPr="00E4754C">
        <w:rPr>
          <w:i/>
        </w:rPr>
        <w:t>J Leukoc Biol</w:t>
      </w:r>
      <w:r w:rsidRPr="00E4754C">
        <w:t xml:space="preserve"> </w:t>
      </w:r>
      <w:r w:rsidRPr="00E4754C">
        <w:rPr>
          <w:b/>
        </w:rPr>
        <w:t>86</w:t>
      </w:r>
      <w:r w:rsidRPr="00E4754C">
        <w:t>, 1027-1038 (2009).</w:t>
      </w:r>
    </w:p>
    <w:p w14:paraId="30942CAF" w14:textId="77777777" w:rsidR="00AC08C9" w:rsidRPr="00E4754C" w:rsidRDefault="00AC08C9" w:rsidP="00AC08C9">
      <w:pPr>
        <w:pStyle w:val="EndNoteBibliography"/>
        <w:ind w:left="720" w:hanging="720"/>
      </w:pPr>
      <w:r w:rsidRPr="00E4754C">
        <w:t>43</w:t>
      </w:r>
      <w:r w:rsidRPr="00E4754C">
        <w:tab/>
        <w:t>Crucian, B.</w:t>
      </w:r>
      <w:r w:rsidRPr="00E4754C">
        <w:rPr>
          <w:i/>
        </w:rPr>
        <w:t xml:space="preserve"> et al.</w:t>
      </w:r>
      <w:r w:rsidRPr="00E4754C">
        <w:t xml:space="preserve"> Alterations in adaptive immunity persist during long-duration spaceflight. </w:t>
      </w:r>
      <w:r w:rsidRPr="00E4754C">
        <w:rPr>
          <w:i/>
        </w:rPr>
        <w:t>npj Microgravity</w:t>
      </w:r>
      <w:r w:rsidRPr="00E4754C">
        <w:t xml:space="preserve"> </w:t>
      </w:r>
      <w:r w:rsidRPr="00E4754C">
        <w:rPr>
          <w:b/>
        </w:rPr>
        <w:t>1</w:t>
      </w:r>
      <w:r w:rsidRPr="00E4754C">
        <w:t>, 15013, doi:10.1038/npjmgrav.2015.13 (2015).</w:t>
      </w:r>
    </w:p>
    <w:p w14:paraId="70C4A6CC" w14:textId="77777777" w:rsidR="00AC08C9" w:rsidRPr="00E4754C" w:rsidRDefault="00AC08C9" w:rsidP="00AC08C9">
      <w:pPr>
        <w:pStyle w:val="EndNoteBibliography"/>
        <w:ind w:left="720" w:hanging="720"/>
      </w:pPr>
      <w:r w:rsidRPr="00E4754C">
        <w:t>44</w:t>
      </w:r>
      <w:r w:rsidRPr="00E4754C">
        <w:tab/>
        <w:t xml:space="preserve">Pierson, D. L., Mehta, S. K. &amp; Stowe, R. P. in </w:t>
      </w:r>
      <w:r w:rsidRPr="00E4754C">
        <w:rPr>
          <w:i/>
        </w:rPr>
        <w:t>Psychoneuroimmunology</w:t>
      </w:r>
      <w:r w:rsidRPr="00E4754C">
        <w:t xml:space="preserve"> Vol. II  (ed Robert Ader)  851-868 (Academic Press, 2007).</w:t>
      </w:r>
    </w:p>
    <w:p w14:paraId="028D85D5" w14:textId="77777777" w:rsidR="00AC08C9" w:rsidRPr="00E4754C" w:rsidRDefault="00AC08C9" w:rsidP="00AC08C9">
      <w:pPr>
        <w:pStyle w:val="EndNoteBibliography"/>
        <w:ind w:left="720" w:hanging="720"/>
      </w:pPr>
      <w:r w:rsidRPr="00E4754C">
        <w:t>45</w:t>
      </w:r>
      <w:r w:rsidRPr="00E4754C">
        <w:tab/>
        <w:t xml:space="preserve">Pierson, D. L., Stowe, R. P., Phillips, T. M., Lugg, D. J. &amp; Mehta, S. K. Epstein-Barr virus shedding by astronauts during space flight. </w:t>
      </w:r>
      <w:r w:rsidRPr="00E4754C">
        <w:rPr>
          <w:i/>
        </w:rPr>
        <w:t>Brain Behav Immun</w:t>
      </w:r>
      <w:r w:rsidRPr="00E4754C">
        <w:t xml:space="preserve"> </w:t>
      </w:r>
      <w:r w:rsidRPr="00E4754C">
        <w:rPr>
          <w:b/>
        </w:rPr>
        <w:t>19</w:t>
      </w:r>
      <w:r w:rsidRPr="00E4754C">
        <w:t>, 235-242 (2005).</w:t>
      </w:r>
    </w:p>
    <w:p w14:paraId="54314786" w14:textId="77777777" w:rsidR="00AC08C9" w:rsidRPr="00E4754C" w:rsidRDefault="00AC08C9" w:rsidP="00AC08C9">
      <w:pPr>
        <w:pStyle w:val="EndNoteBibliography"/>
        <w:ind w:left="720" w:hanging="720"/>
      </w:pPr>
      <w:r w:rsidRPr="00E4754C">
        <w:t>46</w:t>
      </w:r>
      <w:r w:rsidRPr="00E4754C">
        <w:tab/>
        <w:t>Yang, J.</w:t>
      </w:r>
      <w:r w:rsidRPr="00E4754C">
        <w:rPr>
          <w:i/>
        </w:rPr>
        <w:t xml:space="preserve"> et al.</w:t>
      </w:r>
      <w:r w:rsidRPr="00E4754C">
        <w:t xml:space="preserve"> in </w:t>
      </w:r>
      <w:r w:rsidRPr="00E4754C">
        <w:rPr>
          <w:i/>
        </w:rPr>
        <w:t>Methods in Microbiology: Microbiology of Atypical Environments</w:t>
      </w:r>
      <w:r w:rsidRPr="00E4754C">
        <w:t xml:space="preserve"> Vol. 45  (eds V Gurtler &amp; J. T. Trevors) 3-26 (Academic Press, London, 2018).</w:t>
      </w:r>
    </w:p>
    <w:p w14:paraId="51550453" w14:textId="77777777" w:rsidR="00AC08C9" w:rsidRPr="00E4754C" w:rsidRDefault="00AC08C9" w:rsidP="00AC08C9">
      <w:pPr>
        <w:pStyle w:val="EndNoteBibliography"/>
        <w:ind w:left="720" w:hanging="720"/>
      </w:pPr>
      <w:r w:rsidRPr="00E4754C">
        <w:t>47</w:t>
      </w:r>
      <w:r w:rsidRPr="00E4754C">
        <w:tab/>
        <w:t xml:space="preserve">Li, W. &amp; Calle, L. M. in </w:t>
      </w:r>
      <w:r w:rsidRPr="00E4754C">
        <w:rPr>
          <w:i/>
        </w:rPr>
        <w:t>48th International Conference on Environmental Systems</w:t>
      </w:r>
      <w:r w:rsidRPr="00E4754C">
        <w:t xml:space="preserve">   (ed International Conference on Environmental Systems) (Albuquerque, New Mexico, 2018).</w:t>
      </w:r>
    </w:p>
    <w:p w14:paraId="0CD8EC9E" w14:textId="77777777" w:rsidR="00AC08C9" w:rsidRPr="00E4754C" w:rsidRDefault="00AC08C9" w:rsidP="00AC08C9">
      <w:pPr>
        <w:pStyle w:val="EndNoteBibliography"/>
        <w:ind w:left="720" w:hanging="720"/>
      </w:pPr>
      <w:r w:rsidRPr="00E4754C">
        <w:t>48</w:t>
      </w:r>
      <w:r w:rsidRPr="00E4754C">
        <w:tab/>
        <w:t xml:space="preserve">O'Rourke, A., Lee, M. D., Nierman, W. C., Everroad, R. C. &amp; Dupont, C. L. Genomic and phenotypic characterization of Burkholderia isolates from the potable water system of the International Space Station. </w:t>
      </w:r>
      <w:r w:rsidRPr="00E4754C">
        <w:rPr>
          <w:i/>
        </w:rPr>
        <w:t>PLoS ONE</w:t>
      </w:r>
      <w:r w:rsidRPr="00E4754C">
        <w:t xml:space="preserve"> </w:t>
      </w:r>
      <w:r w:rsidRPr="00E4754C">
        <w:rPr>
          <w:b/>
        </w:rPr>
        <w:t>15</w:t>
      </w:r>
      <w:r w:rsidRPr="00E4754C">
        <w:t>, e0227152, doi:10.1371/journal.pone.0227152 PONE-D-19-24668 [pii] (2020).</w:t>
      </w:r>
    </w:p>
    <w:p w14:paraId="2BFF2865" w14:textId="77777777" w:rsidR="00AC08C9" w:rsidRPr="00E4754C" w:rsidRDefault="00AC08C9" w:rsidP="00AC08C9">
      <w:pPr>
        <w:pStyle w:val="EndNoteBibliography"/>
        <w:ind w:left="720" w:hanging="720"/>
      </w:pPr>
      <w:r w:rsidRPr="00E4754C">
        <w:t>49</w:t>
      </w:r>
      <w:r w:rsidRPr="00E4754C">
        <w:tab/>
        <w:t>Pierson, D.</w:t>
      </w:r>
      <w:r w:rsidRPr="00E4754C">
        <w:rPr>
          <w:i/>
        </w:rPr>
        <w:t xml:space="preserve"> et al.</w:t>
      </w:r>
      <w:r w:rsidRPr="00E4754C">
        <w:t xml:space="preserve"> in </w:t>
      </w:r>
      <w:r w:rsidRPr="00E4754C">
        <w:rPr>
          <w:i/>
        </w:rPr>
        <w:t>Environmental Monitoring: A Comprehensive Handbook</w:t>
      </w:r>
      <w:r w:rsidRPr="00E4754C">
        <w:t xml:space="preserve">   (ed J. Moldenhauer)  pp. 1-27 (DHI Publishing, 2012).</w:t>
      </w:r>
    </w:p>
    <w:p w14:paraId="5B8BF12E" w14:textId="77777777" w:rsidR="00AC08C9" w:rsidRPr="00E4754C" w:rsidRDefault="00AC08C9" w:rsidP="00AC08C9">
      <w:pPr>
        <w:pStyle w:val="EndNoteBibliography"/>
        <w:ind w:left="720" w:hanging="720"/>
      </w:pPr>
      <w:r w:rsidRPr="00E4754C">
        <w:t>50</w:t>
      </w:r>
      <w:r w:rsidRPr="00E4754C">
        <w:tab/>
        <w:t>Lang, J. M.</w:t>
      </w:r>
      <w:r w:rsidRPr="00E4754C">
        <w:rPr>
          <w:i/>
        </w:rPr>
        <w:t xml:space="preserve"> et al.</w:t>
      </w:r>
      <w:r w:rsidRPr="00E4754C">
        <w:t xml:space="preserve"> A microbial survey of the International Space Station (ISS). </w:t>
      </w:r>
      <w:r w:rsidRPr="00E4754C">
        <w:rPr>
          <w:i/>
        </w:rPr>
        <w:t>PeerJ</w:t>
      </w:r>
      <w:r w:rsidRPr="00E4754C">
        <w:t xml:space="preserve"> </w:t>
      </w:r>
      <w:r w:rsidRPr="00E4754C">
        <w:rPr>
          <w:b/>
        </w:rPr>
        <w:t>5</w:t>
      </w:r>
      <w:r w:rsidRPr="00E4754C">
        <w:t>, e4029, doi:10.7717/peerj.4029 [pii] (2017).</w:t>
      </w:r>
    </w:p>
    <w:p w14:paraId="64C26D12" w14:textId="77777777" w:rsidR="00AC08C9" w:rsidRPr="00E4754C" w:rsidRDefault="00AC08C9" w:rsidP="00AC08C9">
      <w:pPr>
        <w:pStyle w:val="EndNoteBibliography"/>
        <w:ind w:left="720" w:hanging="720"/>
      </w:pPr>
      <w:r w:rsidRPr="00E4754C">
        <w:t>51</w:t>
      </w:r>
      <w:r w:rsidRPr="00E4754C">
        <w:tab/>
        <w:t>Blaustein, R. A.</w:t>
      </w:r>
      <w:r w:rsidRPr="00E4754C">
        <w:rPr>
          <w:i/>
        </w:rPr>
        <w:t xml:space="preserve"> et al.</w:t>
      </w:r>
      <w:r w:rsidRPr="00E4754C">
        <w:t xml:space="preserve"> Pangenomic Approach To Understanding Microbial Adaptations within a Model Built Environment, the International Space Station, Relative to Human Hosts and Soil. </w:t>
      </w:r>
      <w:r w:rsidRPr="00E4754C">
        <w:rPr>
          <w:i/>
        </w:rPr>
        <w:t>mSystems</w:t>
      </w:r>
      <w:r w:rsidRPr="00E4754C">
        <w:t xml:space="preserve"> </w:t>
      </w:r>
      <w:r w:rsidRPr="00E4754C">
        <w:rPr>
          <w:b/>
        </w:rPr>
        <w:t>4</w:t>
      </w:r>
      <w:r w:rsidRPr="00E4754C">
        <w:t>, doi:10.1128/mSystems.00281-18 (2019).</w:t>
      </w:r>
    </w:p>
    <w:p w14:paraId="4D34E969" w14:textId="77777777" w:rsidR="00AC08C9" w:rsidRPr="00E4754C" w:rsidRDefault="00AC08C9" w:rsidP="00AC08C9">
      <w:pPr>
        <w:pStyle w:val="EndNoteBibliography"/>
        <w:ind w:left="720" w:hanging="720"/>
      </w:pPr>
      <w:r w:rsidRPr="00E4754C">
        <w:lastRenderedPageBreak/>
        <w:t>52</w:t>
      </w:r>
      <w:r w:rsidRPr="00E4754C">
        <w:tab/>
        <w:t xml:space="preserve">Wolf, D. A. &amp; Kleis, S. J. in </w:t>
      </w:r>
      <w:r w:rsidRPr="00E4754C">
        <w:rPr>
          <w:i/>
        </w:rPr>
        <w:t>Effect of Spaceflight and Spaceflight Analogue Culture on Human and Microbial Cells: Novel Insight into Disease Mechanisms</w:t>
      </w:r>
      <w:r w:rsidRPr="00E4754C">
        <w:t xml:space="preserve">   (eds C. A. Nickerson, N. R. Pellis, &amp; C. M. Ott) Ch. 2, 39-60 (Springer, 2016).</w:t>
      </w:r>
    </w:p>
    <w:p w14:paraId="3B75E25D" w14:textId="77777777" w:rsidR="00AC08C9" w:rsidRPr="00E4754C" w:rsidRDefault="00AC08C9" w:rsidP="00AC08C9">
      <w:pPr>
        <w:pStyle w:val="EndNoteBibliography"/>
        <w:ind w:left="720" w:hanging="720"/>
      </w:pPr>
      <w:r w:rsidRPr="00E4754C">
        <w:t>53</w:t>
      </w:r>
      <w:r w:rsidRPr="00E4754C">
        <w:tab/>
        <w:t xml:space="preserve">Taylor, G. R. Space microbiology. </w:t>
      </w:r>
      <w:r w:rsidRPr="00E4754C">
        <w:rPr>
          <w:i/>
        </w:rPr>
        <w:t>Annu Rev Microbiol</w:t>
      </w:r>
      <w:r w:rsidRPr="00E4754C">
        <w:t xml:space="preserve"> </w:t>
      </w:r>
      <w:r w:rsidRPr="00E4754C">
        <w:rPr>
          <w:b/>
        </w:rPr>
        <w:t>28</w:t>
      </w:r>
      <w:r w:rsidRPr="00E4754C">
        <w:t>, 121-137 (1974).</w:t>
      </w:r>
    </w:p>
    <w:p w14:paraId="07579234" w14:textId="536EE1CD" w:rsidR="00C13743" w:rsidRPr="00E4754C" w:rsidRDefault="002A6798" w:rsidP="00572764">
      <w:pPr>
        <w:autoSpaceDE w:val="0"/>
        <w:autoSpaceDN w:val="0"/>
        <w:adjustRightInd w:val="0"/>
        <w:rPr>
          <w:rFonts w:ascii="Arial" w:eastAsia="TimesNewRomanPSMT" w:hAnsi="Arial" w:cs="Arial"/>
          <w:b/>
          <w:bCs/>
          <w:sz w:val="28"/>
          <w:szCs w:val="28"/>
        </w:rPr>
      </w:pPr>
      <w:r w:rsidRPr="00E4754C">
        <w:rPr>
          <w:rFonts w:ascii="Arial" w:eastAsia="TimesNewRomanPSMT" w:hAnsi="Arial" w:cs="Arial"/>
          <w:b/>
          <w:bCs/>
          <w:sz w:val="28"/>
          <w:szCs w:val="28"/>
        </w:rPr>
        <w:fldChar w:fldCharType="end"/>
      </w:r>
    </w:p>
    <w:sectPr w:rsidR="00C13743" w:rsidRPr="00E4754C" w:rsidSect="001B381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F455C5" w14:textId="77777777" w:rsidR="0078398F" w:rsidRDefault="0078398F" w:rsidP="00CF49D1">
      <w:r>
        <w:separator/>
      </w:r>
    </w:p>
  </w:endnote>
  <w:endnote w:type="continuationSeparator" w:id="0">
    <w:p w14:paraId="112C90B2" w14:textId="77777777" w:rsidR="0078398F" w:rsidRDefault="0078398F" w:rsidP="00CF49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MT">
    <w:altName w:val="Calibri"/>
    <w:panose1 w:val="00000000000000000000"/>
    <w:charset w:val="00"/>
    <w:family w:val="auto"/>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6673921"/>
      <w:docPartObj>
        <w:docPartGallery w:val="Page Numbers (Bottom of Page)"/>
        <w:docPartUnique/>
      </w:docPartObj>
    </w:sdtPr>
    <w:sdtEndPr>
      <w:rPr>
        <w:rStyle w:val="PageNumber"/>
      </w:rPr>
    </w:sdtEndPr>
    <w:sdtContent>
      <w:p w14:paraId="7EDB5453" w14:textId="6CEEFBB4" w:rsidR="00CF49D1" w:rsidRDefault="00CF49D1" w:rsidP="001E78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95DE5F" w14:textId="77777777" w:rsidR="00CF49D1" w:rsidRDefault="00CF49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64504142"/>
      <w:docPartObj>
        <w:docPartGallery w:val="Page Numbers (Bottom of Page)"/>
        <w:docPartUnique/>
      </w:docPartObj>
    </w:sdtPr>
    <w:sdtEndPr>
      <w:rPr>
        <w:rStyle w:val="PageNumber"/>
      </w:rPr>
    </w:sdtEndPr>
    <w:sdtContent>
      <w:p w14:paraId="7479E8F1" w14:textId="22BACAD1" w:rsidR="00CF49D1" w:rsidRDefault="00CF49D1" w:rsidP="001E78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DB2D24B" w14:textId="77777777" w:rsidR="00CF49D1" w:rsidRDefault="00CF49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9DFDF" w14:textId="77777777" w:rsidR="0078398F" w:rsidRDefault="0078398F" w:rsidP="00CF49D1">
      <w:r>
        <w:separator/>
      </w:r>
    </w:p>
  </w:footnote>
  <w:footnote w:type="continuationSeparator" w:id="0">
    <w:p w14:paraId="4F6BDD30" w14:textId="77777777" w:rsidR="0078398F" w:rsidRDefault="0078398F" w:rsidP="00CF49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A37CF"/>
    <w:multiLevelType w:val="multilevel"/>
    <w:tmpl w:val="6DD01DA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B23B00"/>
    <w:multiLevelType w:val="hybridMultilevel"/>
    <w:tmpl w:val="3D7E6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517ED"/>
    <w:multiLevelType w:val="hybridMultilevel"/>
    <w:tmpl w:val="08C85F4C"/>
    <w:lvl w:ilvl="0" w:tplc="00000002">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4D1CED"/>
    <w:multiLevelType w:val="hybridMultilevel"/>
    <w:tmpl w:val="E26282E2"/>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95B5DBD"/>
    <w:multiLevelType w:val="hybridMultilevel"/>
    <w:tmpl w:val="B70E01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7F40D7"/>
    <w:multiLevelType w:val="hybridMultilevel"/>
    <w:tmpl w:val="8DD220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973917"/>
    <w:multiLevelType w:val="hybridMultilevel"/>
    <w:tmpl w:val="B84E34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C171AF"/>
    <w:multiLevelType w:val="hybridMultilevel"/>
    <w:tmpl w:val="737A8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6"/>
  </w:num>
  <w:num w:numId="4">
    <w:abstractNumId w:val="0"/>
  </w:num>
  <w:num w:numId="5">
    <w:abstractNumId w:val="0"/>
  </w:num>
  <w:num w:numId="6">
    <w:abstractNumId w:val="0"/>
  </w:num>
  <w:num w:numId="7">
    <w:abstractNumId w:val="0"/>
  </w:num>
  <w:num w:numId="8">
    <w:abstractNumId w:val="2"/>
  </w:num>
  <w:num w:numId="9">
    <w:abstractNumId w:val="5"/>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vffvae55sfayew0t75ptzcswxwddd9e95d&quot;&gt;Master Library-Converted-Converted&lt;record-ids&gt;&lt;item&gt;111&lt;/item&gt;&lt;item&gt;226&lt;/item&gt;&lt;item&gt;800&lt;/item&gt;&lt;item&gt;839&lt;/item&gt;&lt;item&gt;906&lt;/item&gt;&lt;item&gt;994&lt;/item&gt;&lt;item&gt;1094&lt;/item&gt;&lt;item&gt;1157&lt;/item&gt;&lt;item&gt;1163&lt;/item&gt;&lt;item&gt;1174&lt;/item&gt;&lt;item&gt;1183&lt;/item&gt;&lt;item&gt;1185&lt;/item&gt;&lt;item&gt;1189&lt;/item&gt;&lt;item&gt;1190&lt;/item&gt;&lt;item&gt;1193&lt;/item&gt;&lt;item&gt;1196&lt;/item&gt;&lt;item&gt;1200&lt;/item&gt;&lt;item&gt;1202&lt;/item&gt;&lt;item&gt;1203&lt;/item&gt;&lt;item&gt;1225&lt;/item&gt;&lt;item&gt;1230&lt;/item&gt;&lt;item&gt;1244&lt;/item&gt;&lt;item&gt;1267&lt;/item&gt;&lt;item&gt;1301&lt;/item&gt;&lt;item&gt;1302&lt;/item&gt;&lt;item&gt;1313&lt;/item&gt;&lt;item&gt;1326&lt;/item&gt;&lt;item&gt;1341&lt;/item&gt;&lt;item&gt;1343&lt;/item&gt;&lt;item&gt;1392&lt;/item&gt;&lt;item&gt;1395&lt;/item&gt;&lt;item&gt;1451&lt;/item&gt;&lt;item&gt;1458&lt;/item&gt;&lt;item&gt;1508&lt;/item&gt;&lt;item&gt;1557&lt;/item&gt;&lt;item&gt;1567&lt;/item&gt;&lt;item&gt;1572&lt;/item&gt;&lt;item&gt;1573&lt;/item&gt;&lt;item&gt;1574&lt;/item&gt;&lt;item&gt;1584&lt;/item&gt;&lt;item&gt;1590&lt;/item&gt;&lt;item&gt;1593&lt;/item&gt;&lt;item&gt;1601&lt;/item&gt;&lt;item&gt;1640&lt;/item&gt;&lt;item&gt;1665&lt;/item&gt;&lt;item&gt;1666&lt;/item&gt;&lt;item&gt;1669&lt;/item&gt;&lt;item&gt;1671&lt;/item&gt;&lt;item&gt;1674&lt;/item&gt;&lt;item&gt;1676&lt;/item&gt;&lt;item&gt;1677&lt;/item&gt;&lt;item&gt;1678&lt;/item&gt;&lt;/record-ids&gt;&lt;/item&gt;&lt;/Libraries&gt;"/>
  </w:docVars>
  <w:rsids>
    <w:rsidRoot w:val="001B6A54"/>
    <w:rsid w:val="00002E90"/>
    <w:rsid w:val="00012D53"/>
    <w:rsid w:val="000168AF"/>
    <w:rsid w:val="00021BAB"/>
    <w:rsid w:val="00022683"/>
    <w:rsid w:val="00022D47"/>
    <w:rsid w:val="00025C68"/>
    <w:rsid w:val="00032A02"/>
    <w:rsid w:val="00042A81"/>
    <w:rsid w:val="00047023"/>
    <w:rsid w:val="000479E4"/>
    <w:rsid w:val="00055C03"/>
    <w:rsid w:val="00056689"/>
    <w:rsid w:val="0005732A"/>
    <w:rsid w:val="000573AB"/>
    <w:rsid w:val="00057FB9"/>
    <w:rsid w:val="00070B5B"/>
    <w:rsid w:val="000A6F2B"/>
    <w:rsid w:val="000C2047"/>
    <w:rsid w:val="000C3545"/>
    <w:rsid w:val="000D0E1C"/>
    <w:rsid w:val="000D3A9E"/>
    <w:rsid w:val="00103708"/>
    <w:rsid w:val="00132534"/>
    <w:rsid w:val="00133D21"/>
    <w:rsid w:val="001376EB"/>
    <w:rsid w:val="0014427D"/>
    <w:rsid w:val="0015452C"/>
    <w:rsid w:val="00165DB9"/>
    <w:rsid w:val="00174508"/>
    <w:rsid w:val="00181FD3"/>
    <w:rsid w:val="00184300"/>
    <w:rsid w:val="00190CD8"/>
    <w:rsid w:val="00195479"/>
    <w:rsid w:val="001959B7"/>
    <w:rsid w:val="0019702C"/>
    <w:rsid w:val="001978AD"/>
    <w:rsid w:val="001A326D"/>
    <w:rsid w:val="001A3D9A"/>
    <w:rsid w:val="001A49F2"/>
    <w:rsid w:val="001B362B"/>
    <w:rsid w:val="001B381B"/>
    <w:rsid w:val="001B6A54"/>
    <w:rsid w:val="001C1E99"/>
    <w:rsid w:val="001D11BB"/>
    <w:rsid w:val="001D6896"/>
    <w:rsid w:val="002010C9"/>
    <w:rsid w:val="002070DB"/>
    <w:rsid w:val="002254CA"/>
    <w:rsid w:val="00225D35"/>
    <w:rsid w:val="00227307"/>
    <w:rsid w:val="002409C5"/>
    <w:rsid w:val="002514F2"/>
    <w:rsid w:val="00251D56"/>
    <w:rsid w:val="00252E91"/>
    <w:rsid w:val="00262B51"/>
    <w:rsid w:val="0026422B"/>
    <w:rsid w:val="00267981"/>
    <w:rsid w:val="0027037B"/>
    <w:rsid w:val="00274174"/>
    <w:rsid w:val="002870D6"/>
    <w:rsid w:val="00291EAC"/>
    <w:rsid w:val="00292DD4"/>
    <w:rsid w:val="002A6798"/>
    <w:rsid w:val="002B0FCF"/>
    <w:rsid w:val="002B62AC"/>
    <w:rsid w:val="002B67BD"/>
    <w:rsid w:val="002B691B"/>
    <w:rsid w:val="002C0E52"/>
    <w:rsid w:val="002C2631"/>
    <w:rsid w:val="002C44E7"/>
    <w:rsid w:val="002D0AB9"/>
    <w:rsid w:val="002D629A"/>
    <w:rsid w:val="002E0FE0"/>
    <w:rsid w:val="002E18DC"/>
    <w:rsid w:val="002E74F1"/>
    <w:rsid w:val="002F24B4"/>
    <w:rsid w:val="00301EC2"/>
    <w:rsid w:val="0030267F"/>
    <w:rsid w:val="00311466"/>
    <w:rsid w:val="003136C4"/>
    <w:rsid w:val="00322364"/>
    <w:rsid w:val="00336B2C"/>
    <w:rsid w:val="003371F0"/>
    <w:rsid w:val="00344C56"/>
    <w:rsid w:val="003454E0"/>
    <w:rsid w:val="00362A33"/>
    <w:rsid w:val="00362C80"/>
    <w:rsid w:val="00364A67"/>
    <w:rsid w:val="00374350"/>
    <w:rsid w:val="00376CB1"/>
    <w:rsid w:val="0038522C"/>
    <w:rsid w:val="0038688E"/>
    <w:rsid w:val="0038709B"/>
    <w:rsid w:val="00387740"/>
    <w:rsid w:val="00392005"/>
    <w:rsid w:val="003946C7"/>
    <w:rsid w:val="003A7210"/>
    <w:rsid w:val="003B2180"/>
    <w:rsid w:val="003B278D"/>
    <w:rsid w:val="003B35FB"/>
    <w:rsid w:val="003B5D38"/>
    <w:rsid w:val="003C4DD0"/>
    <w:rsid w:val="003D04D9"/>
    <w:rsid w:val="003D0E73"/>
    <w:rsid w:val="003D5CBE"/>
    <w:rsid w:val="003D75EF"/>
    <w:rsid w:val="003E4BD4"/>
    <w:rsid w:val="003F0748"/>
    <w:rsid w:val="003F74E4"/>
    <w:rsid w:val="00401875"/>
    <w:rsid w:val="00402D4D"/>
    <w:rsid w:val="004030CC"/>
    <w:rsid w:val="0041213A"/>
    <w:rsid w:val="004128BE"/>
    <w:rsid w:val="0041450C"/>
    <w:rsid w:val="00430976"/>
    <w:rsid w:val="004318FE"/>
    <w:rsid w:val="00433C46"/>
    <w:rsid w:val="004412CE"/>
    <w:rsid w:val="00445FEB"/>
    <w:rsid w:val="00455DA8"/>
    <w:rsid w:val="00466C5A"/>
    <w:rsid w:val="00467408"/>
    <w:rsid w:val="00471F68"/>
    <w:rsid w:val="004724B7"/>
    <w:rsid w:val="00482384"/>
    <w:rsid w:val="00491F12"/>
    <w:rsid w:val="00493F97"/>
    <w:rsid w:val="004972ED"/>
    <w:rsid w:val="004A217E"/>
    <w:rsid w:val="004A2B2C"/>
    <w:rsid w:val="004A4292"/>
    <w:rsid w:val="004A56B1"/>
    <w:rsid w:val="004A5884"/>
    <w:rsid w:val="004B2899"/>
    <w:rsid w:val="004B6EF4"/>
    <w:rsid w:val="004C0736"/>
    <w:rsid w:val="004E12A3"/>
    <w:rsid w:val="004E42C3"/>
    <w:rsid w:val="004E7BB5"/>
    <w:rsid w:val="004F0AD6"/>
    <w:rsid w:val="00501207"/>
    <w:rsid w:val="0051055C"/>
    <w:rsid w:val="00510A93"/>
    <w:rsid w:val="00511D4C"/>
    <w:rsid w:val="005141F0"/>
    <w:rsid w:val="00514852"/>
    <w:rsid w:val="00521796"/>
    <w:rsid w:val="005302C7"/>
    <w:rsid w:val="005308BC"/>
    <w:rsid w:val="00531A1D"/>
    <w:rsid w:val="005432AD"/>
    <w:rsid w:val="00544351"/>
    <w:rsid w:val="00556913"/>
    <w:rsid w:val="005569ED"/>
    <w:rsid w:val="00572764"/>
    <w:rsid w:val="0058271E"/>
    <w:rsid w:val="005859EE"/>
    <w:rsid w:val="00597DC4"/>
    <w:rsid w:val="005A141F"/>
    <w:rsid w:val="005A7D8B"/>
    <w:rsid w:val="005B45BA"/>
    <w:rsid w:val="005C19DC"/>
    <w:rsid w:val="005D2241"/>
    <w:rsid w:val="005D405A"/>
    <w:rsid w:val="005F0CE9"/>
    <w:rsid w:val="005F3163"/>
    <w:rsid w:val="005F4D9D"/>
    <w:rsid w:val="005F5480"/>
    <w:rsid w:val="005F58F0"/>
    <w:rsid w:val="005F6C4D"/>
    <w:rsid w:val="00601B47"/>
    <w:rsid w:val="00604A5A"/>
    <w:rsid w:val="00605091"/>
    <w:rsid w:val="00615CF3"/>
    <w:rsid w:val="00623BCD"/>
    <w:rsid w:val="00624958"/>
    <w:rsid w:val="006322C8"/>
    <w:rsid w:val="006345D6"/>
    <w:rsid w:val="0064014B"/>
    <w:rsid w:val="006532BF"/>
    <w:rsid w:val="00666127"/>
    <w:rsid w:val="006750A3"/>
    <w:rsid w:val="00676DCE"/>
    <w:rsid w:val="00682307"/>
    <w:rsid w:val="00682958"/>
    <w:rsid w:val="00683208"/>
    <w:rsid w:val="00686E86"/>
    <w:rsid w:val="00691718"/>
    <w:rsid w:val="00694E5C"/>
    <w:rsid w:val="006A5023"/>
    <w:rsid w:val="006C0836"/>
    <w:rsid w:val="006C3B87"/>
    <w:rsid w:val="006D01F2"/>
    <w:rsid w:val="006E1920"/>
    <w:rsid w:val="006F3FDC"/>
    <w:rsid w:val="00723C8A"/>
    <w:rsid w:val="007348C0"/>
    <w:rsid w:val="00740EDE"/>
    <w:rsid w:val="00751667"/>
    <w:rsid w:val="00766143"/>
    <w:rsid w:val="007661F9"/>
    <w:rsid w:val="0078398F"/>
    <w:rsid w:val="007A172D"/>
    <w:rsid w:val="007A2922"/>
    <w:rsid w:val="007A2D21"/>
    <w:rsid w:val="007B2417"/>
    <w:rsid w:val="007B42D4"/>
    <w:rsid w:val="007B4FAB"/>
    <w:rsid w:val="007C1E77"/>
    <w:rsid w:val="007C7826"/>
    <w:rsid w:val="007D3659"/>
    <w:rsid w:val="007D739C"/>
    <w:rsid w:val="007E0781"/>
    <w:rsid w:val="007F1DA3"/>
    <w:rsid w:val="007F44D6"/>
    <w:rsid w:val="00800C4D"/>
    <w:rsid w:val="008066F8"/>
    <w:rsid w:val="008111AE"/>
    <w:rsid w:val="008115E7"/>
    <w:rsid w:val="0081661F"/>
    <w:rsid w:val="0082510D"/>
    <w:rsid w:val="00825FCB"/>
    <w:rsid w:val="00834BCC"/>
    <w:rsid w:val="0084130A"/>
    <w:rsid w:val="00842B66"/>
    <w:rsid w:val="00851AC1"/>
    <w:rsid w:val="00862D94"/>
    <w:rsid w:val="008725BB"/>
    <w:rsid w:val="00876334"/>
    <w:rsid w:val="0087725A"/>
    <w:rsid w:val="00881B7E"/>
    <w:rsid w:val="00882647"/>
    <w:rsid w:val="008867DE"/>
    <w:rsid w:val="008900CF"/>
    <w:rsid w:val="00894A13"/>
    <w:rsid w:val="0089771B"/>
    <w:rsid w:val="008A5A58"/>
    <w:rsid w:val="008B0994"/>
    <w:rsid w:val="008C3825"/>
    <w:rsid w:val="008C5EE0"/>
    <w:rsid w:val="008F4A3F"/>
    <w:rsid w:val="0090080F"/>
    <w:rsid w:val="00902964"/>
    <w:rsid w:val="00907963"/>
    <w:rsid w:val="009142C0"/>
    <w:rsid w:val="00916162"/>
    <w:rsid w:val="00917093"/>
    <w:rsid w:val="00917401"/>
    <w:rsid w:val="0092080B"/>
    <w:rsid w:val="00926B4C"/>
    <w:rsid w:val="00930E99"/>
    <w:rsid w:val="00953562"/>
    <w:rsid w:val="00956BAF"/>
    <w:rsid w:val="009609C9"/>
    <w:rsid w:val="009655FD"/>
    <w:rsid w:val="009712ED"/>
    <w:rsid w:val="00985B5F"/>
    <w:rsid w:val="009C1DEE"/>
    <w:rsid w:val="009C6257"/>
    <w:rsid w:val="009E613E"/>
    <w:rsid w:val="009E6C24"/>
    <w:rsid w:val="00A01161"/>
    <w:rsid w:val="00A10C9A"/>
    <w:rsid w:val="00A123F7"/>
    <w:rsid w:val="00A13917"/>
    <w:rsid w:val="00A14D9C"/>
    <w:rsid w:val="00A20553"/>
    <w:rsid w:val="00A34E17"/>
    <w:rsid w:val="00A36B7D"/>
    <w:rsid w:val="00A37179"/>
    <w:rsid w:val="00A3727C"/>
    <w:rsid w:val="00A467FB"/>
    <w:rsid w:val="00A534D8"/>
    <w:rsid w:val="00A57E1E"/>
    <w:rsid w:val="00A76A8E"/>
    <w:rsid w:val="00A77B50"/>
    <w:rsid w:val="00A81C17"/>
    <w:rsid w:val="00A821F5"/>
    <w:rsid w:val="00A84685"/>
    <w:rsid w:val="00A87165"/>
    <w:rsid w:val="00A95C11"/>
    <w:rsid w:val="00A95D75"/>
    <w:rsid w:val="00AC08C9"/>
    <w:rsid w:val="00AC18A2"/>
    <w:rsid w:val="00AC33E4"/>
    <w:rsid w:val="00AD129B"/>
    <w:rsid w:val="00AE16DB"/>
    <w:rsid w:val="00AE5F45"/>
    <w:rsid w:val="00AE7616"/>
    <w:rsid w:val="00AF150D"/>
    <w:rsid w:val="00AF7D6C"/>
    <w:rsid w:val="00B00A18"/>
    <w:rsid w:val="00B05BE4"/>
    <w:rsid w:val="00B06CBF"/>
    <w:rsid w:val="00B11CF4"/>
    <w:rsid w:val="00B21695"/>
    <w:rsid w:val="00B221F6"/>
    <w:rsid w:val="00B321FF"/>
    <w:rsid w:val="00B40889"/>
    <w:rsid w:val="00B47BBB"/>
    <w:rsid w:val="00B47F09"/>
    <w:rsid w:val="00B53262"/>
    <w:rsid w:val="00B733E3"/>
    <w:rsid w:val="00B8059B"/>
    <w:rsid w:val="00B92573"/>
    <w:rsid w:val="00B94165"/>
    <w:rsid w:val="00B94E32"/>
    <w:rsid w:val="00BB2057"/>
    <w:rsid w:val="00BB5A6F"/>
    <w:rsid w:val="00BC357A"/>
    <w:rsid w:val="00BC5182"/>
    <w:rsid w:val="00BC718F"/>
    <w:rsid w:val="00BD14A4"/>
    <w:rsid w:val="00BE5734"/>
    <w:rsid w:val="00BE7112"/>
    <w:rsid w:val="00BF55CF"/>
    <w:rsid w:val="00C102A0"/>
    <w:rsid w:val="00C13520"/>
    <w:rsid w:val="00C13743"/>
    <w:rsid w:val="00C13C20"/>
    <w:rsid w:val="00C1407D"/>
    <w:rsid w:val="00C14DF5"/>
    <w:rsid w:val="00C24E59"/>
    <w:rsid w:val="00C2622D"/>
    <w:rsid w:val="00C315A2"/>
    <w:rsid w:val="00C3292B"/>
    <w:rsid w:val="00C32CF9"/>
    <w:rsid w:val="00C33D35"/>
    <w:rsid w:val="00C37EEA"/>
    <w:rsid w:val="00C41D34"/>
    <w:rsid w:val="00C44629"/>
    <w:rsid w:val="00C47E72"/>
    <w:rsid w:val="00C50C8C"/>
    <w:rsid w:val="00C51F6D"/>
    <w:rsid w:val="00C554DA"/>
    <w:rsid w:val="00C57654"/>
    <w:rsid w:val="00C605F2"/>
    <w:rsid w:val="00C61D43"/>
    <w:rsid w:val="00C77E0C"/>
    <w:rsid w:val="00C80389"/>
    <w:rsid w:val="00C84EE2"/>
    <w:rsid w:val="00C86073"/>
    <w:rsid w:val="00C945A3"/>
    <w:rsid w:val="00C962BA"/>
    <w:rsid w:val="00C97C90"/>
    <w:rsid w:val="00CB1CCF"/>
    <w:rsid w:val="00CC2E59"/>
    <w:rsid w:val="00CC4C1B"/>
    <w:rsid w:val="00CD166D"/>
    <w:rsid w:val="00CD3F84"/>
    <w:rsid w:val="00CD472D"/>
    <w:rsid w:val="00CD779D"/>
    <w:rsid w:val="00CE06F8"/>
    <w:rsid w:val="00CE3D5F"/>
    <w:rsid w:val="00CF49D1"/>
    <w:rsid w:val="00D017F0"/>
    <w:rsid w:val="00D03F75"/>
    <w:rsid w:val="00D068CE"/>
    <w:rsid w:val="00D06969"/>
    <w:rsid w:val="00D06D5A"/>
    <w:rsid w:val="00D11FD6"/>
    <w:rsid w:val="00D1596D"/>
    <w:rsid w:val="00D22DD2"/>
    <w:rsid w:val="00D23ADF"/>
    <w:rsid w:val="00D23E71"/>
    <w:rsid w:val="00D43BAF"/>
    <w:rsid w:val="00D513A3"/>
    <w:rsid w:val="00D526AE"/>
    <w:rsid w:val="00D728BA"/>
    <w:rsid w:val="00D735C3"/>
    <w:rsid w:val="00D779F8"/>
    <w:rsid w:val="00D80D35"/>
    <w:rsid w:val="00D846BE"/>
    <w:rsid w:val="00D90D2B"/>
    <w:rsid w:val="00D92079"/>
    <w:rsid w:val="00D97EB3"/>
    <w:rsid w:val="00DA02F3"/>
    <w:rsid w:val="00DA3C80"/>
    <w:rsid w:val="00DA4100"/>
    <w:rsid w:val="00DB128B"/>
    <w:rsid w:val="00DB4272"/>
    <w:rsid w:val="00DB5FE1"/>
    <w:rsid w:val="00DB6693"/>
    <w:rsid w:val="00DC576D"/>
    <w:rsid w:val="00DC6030"/>
    <w:rsid w:val="00DD0824"/>
    <w:rsid w:val="00DD2B91"/>
    <w:rsid w:val="00DD4667"/>
    <w:rsid w:val="00DD57C8"/>
    <w:rsid w:val="00DD75D0"/>
    <w:rsid w:val="00DE13BF"/>
    <w:rsid w:val="00DE2A57"/>
    <w:rsid w:val="00DF2BC4"/>
    <w:rsid w:val="00DF33EE"/>
    <w:rsid w:val="00DF57BC"/>
    <w:rsid w:val="00E046C5"/>
    <w:rsid w:val="00E17327"/>
    <w:rsid w:val="00E17A0B"/>
    <w:rsid w:val="00E26018"/>
    <w:rsid w:val="00E3780E"/>
    <w:rsid w:val="00E43525"/>
    <w:rsid w:val="00E45139"/>
    <w:rsid w:val="00E4754C"/>
    <w:rsid w:val="00E52E9D"/>
    <w:rsid w:val="00E570CE"/>
    <w:rsid w:val="00E57F98"/>
    <w:rsid w:val="00E644D8"/>
    <w:rsid w:val="00E836B1"/>
    <w:rsid w:val="00E83DF0"/>
    <w:rsid w:val="00E8563F"/>
    <w:rsid w:val="00E9010F"/>
    <w:rsid w:val="00E92629"/>
    <w:rsid w:val="00E94FF1"/>
    <w:rsid w:val="00EA0631"/>
    <w:rsid w:val="00EB4F89"/>
    <w:rsid w:val="00EC3568"/>
    <w:rsid w:val="00ED1A43"/>
    <w:rsid w:val="00ED669C"/>
    <w:rsid w:val="00EE1A51"/>
    <w:rsid w:val="00EE708D"/>
    <w:rsid w:val="00EF047A"/>
    <w:rsid w:val="00F008B4"/>
    <w:rsid w:val="00F02533"/>
    <w:rsid w:val="00F03325"/>
    <w:rsid w:val="00F1588B"/>
    <w:rsid w:val="00F16C30"/>
    <w:rsid w:val="00F3708E"/>
    <w:rsid w:val="00F424E4"/>
    <w:rsid w:val="00F441CA"/>
    <w:rsid w:val="00F45012"/>
    <w:rsid w:val="00F53B26"/>
    <w:rsid w:val="00F70A31"/>
    <w:rsid w:val="00F83AA8"/>
    <w:rsid w:val="00F921D5"/>
    <w:rsid w:val="00F95039"/>
    <w:rsid w:val="00F9604C"/>
    <w:rsid w:val="00FA5F50"/>
    <w:rsid w:val="00FA7100"/>
    <w:rsid w:val="00FB153B"/>
    <w:rsid w:val="00FB1DB2"/>
    <w:rsid w:val="00FB7EF2"/>
    <w:rsid w:val="00FC4913"/>
    <w:rsid w:val="00FC4973"/>
    <w:rsid w:val="00FD322A"/>
    <w:rsid w:val="00FD6E9C"/>
    <w:rsid w:val="00FD7267"/>
    <w:rsid w:val="00FE10D9"/>
    <w:rsid w:val="00FF6A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376299"/>
  <w15:chartTrackingRefBased/>
  <w15:docId w15:val="{BC54CA12-5E08-48AE-B8E3-4B8F106B0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link w:val="Heading1Char"/>
    <w:uiPriority w:val="9"/>
    <w:qFormat/>
    <w:rsid w:val="00402D4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A37179"/>
    <w:rPr>
      <w:rFonts w:ascii="Segoe UI" w:hAnsi="Segoe UI" w:cs="Segoe UI"/>
      <w:sz w:val="18"/>
      <w:szCs w:val="18"/>
    </w:rPr>
  </w:style>
  <w:style w:type="character" w:customStyle="1" w:styleId="BalloonTextChar">
    <w:name w:val="Balloon Text Char"/>
    <w:basedOn w:val="DefaultParagraphFont"/>
    <w:link w:val="BalloonText"/>
    <w:semiHidden/>
    <w:rsid w:val="00A37179"/>
    <w:rPr>
      <w:rFonts w:ascii="Segoe UI" w:hAnsi="Segoe UI" w:cs="Segoe UI"/>
      <w:sz w:val="18"/>
      <w:szCs w:val="18"/>
    </w:rPr>
  </w:style>
  <w:style w:type="paragraph" w:styleId="ListParagraph">
    <w:name w:val="List Paragraph"/>
    <w:basedOn w:val="Normal"/>
    <w:uiPriority w:val="34"/>
    <w:qFormat/>
    <w:rsid w:val="009609C9"/>
    <w:pPr>
      <w:ind w:left="720"/>
      <w:contextualSpacing/>
    </w:pPr>
  </w:style>
  <w:style w:type="character" w:styleId="Hyperlink">
    <w:name w:val="Hyperlink"/>
    <w:basedOn w:val="DefaultParagraphFont"/>
    <w:uiPriority w:val="99"/>
    <w:unhideWhenUsed/>
    <w:rsid w:val="005432AD"/>
    <w:rPr>
      <w:color w:val="0000FF"/>
      <w:u w:val="single"/>
    </w:rPr>
  </w:style>
  <w:style w:type="character" w:styleId="UnresolvedMention">
    <w:name w:val="Unresolved Mention"/>
    <w:basedOn w:val="DefaultParagraphFont"/>
    <w:uiPriority w:val="99"/>
    <w:semiHidden/>
    <w:unhideWhenUsed/>
    <w:rsid w:val="000C3545"/>
    <w:rPr>
      <w:color w:val="605E5C"/>
      <w:shd w:val="clear" w:color="auto" w:fill="E1DFDD"/>
    </w:rPr>
  </w:style>
  <w:style w:type="paragraph" w:styleId="Header">
    <w:name w:val="header"/>
    <w:basedOn w:val="Normal"/>
    <w:link w:val="HeaderChar"/>
    <w:unhideWhenUsed/>
    <w:rsid w:val="005A7D8B"/>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rsid w:val="005A7D8B"/>
    <w:rPr>
      <w:rFonts w:asciiTheme="minorHAnsi" w:eastAsiaTheme="minorHAnsi" w:hAnsiTheme="minorHAnsi" w:cstheme="minorBidi"/>
      <w:sz w:val="24"/>
      <w:szCs w:val="24"/>
    </w:rPr>
  </w:style>
  <w:style w:type="paragraph" w:customStyle="1" w:styleId="Default">
    <w:name w:val="Default"/>
    <w:rsid w:val="005A7D8B"/>
    <w:pPr>
      <w:autoSpaceDE w:val="0"/>
      <w:autoSpaceDN w:val="0"/>
      <w:adjustRightInd w:val="0"/>
    </w:pPr>
    <w:rPr>
      <w:rFonts w:ascii="Arial" w:eastAsiaTheme="minorHAnsi" w:hAnsi="Arial" w:cs="Arial"/>
      <w:color w:val="000000"/>
      <w:sz w:val="24"/>
      <w:szCs w:val="24"/>
    </w:rPr>
  </w:style>
  <w:style w:type="character" w:styleId="Emphasis">
    <w:name w:val="Emphasis"/>
    <w:uiPriority w:val="20"/>
    <w:qFormat/>
    <w:rsid w:val="005A7D8B"/>
    <w:rPr>
      <w:i/>
      <w:iCs/>
    </w:rPr>
  </w:style>
  <w:style w:type="paragraph" w:styleId="PlainText">
    <w:name w:val="Plain Text"/>
    <w:basedOn w:val="Normal"/>
    <w:link w:val="PlainTextChar"/>
    <w:unhideWhenUsed/>
    <w:rsid w:val="005A7D8B"/>
    <w:rPr>
      <w:rFonts w:ascii="Century Gothic" w:eastAsia="Calibri" w:hAnsi="Century Gothic"/>
      <w:sz w:val="22"/>
      <w:szCs w:val="21"/>
      <w:lang w:val="x-none" w:eastAsia="x-none"/>
    </w:rPr>
  </w:style>
  <w:style w:type="character" w:customStyle="1" w:styleId="PlainTextChar">
    <w:name w:val="Plain Text Char"/>
    <w:basedOn w:val="DefaultParagraphFont"/>
    <w:link w:val="PlainText"/>
    <w:rsid w:val="005A7D8B"/>
    <w:rPr>
      <w:rFonts w:ascii="Century Gothic" w:eastAsia="Calibri" w:hAnsi="Century Gothic"/>
      <w:sz w:val="22"/>
      <w:szCs w:val="21"/>
      <w:lang w:val="x-none" w:eastAsia="x-none"/>
    </w:rPr>
  </w:style>
  <w:style w:type="character" w:customStyle="1" w:styleId="None">
    <w:name w:val="None"/>
    <w:rsid w:val="005A7D8B"/>
  </w:style>
  <w:style w:type="character" w:customStyle="1" w:styleId="Hyperlink2">
    <w:name w:val="Hyperlink.2"/>
    <w:basedOn w:val="None"/>
    <w:rsid w:val="005A7D8B"/>
    <w:rPr>
      <w:rFonts w:ascii="Trebuchet MS" w:eastAsia="Trebuchet MS" w:hAnsi="Trebuchet MS" w:cs="Trebuchet MS"/>
      <w:b/>
      <w:bCs/>
    </w:rPr>
  </w:style>
  <w:style w:type="paragraph" w:styleId="BodyText">
    <w:name w:val="Body Text"/>
    <w:link w:val="BodyTextChar"/>
    <w:rsid w:val="005A7D8B"/>
    <w:pPr>
      <w:pBdr>
        <w:top w:val="nil"/>
        <w:left w:val="nil"/>
        <w:bottom w:val="nil"/>
        <w:right w:val="nil"/>
        <w:between w:val="nil"/>
        <w:bar w:val="nil"/>
      </w:pBdr>
      <w:jc w:val="both"/>
    </w:pPr>
    <w:rPr>
      <w:rFonts w:eastAsia="Arial Unicode MS" w:cs="Arial Unicode MS"/>
      <w:color w:val="000000"/>
      <w:sz w:val="24"/>
      <w:szCs w:val="24"/>
      <w:u w:color="000000"/>
      <w:bdr w:val="nil"/>
    </w:rPr>
  </w:style>
  <w:style w:type="character" w:customStyle="1" w:styleId="BodyTextChar">
    <w:name w:val="Body Text Char"/>
    <w:basedOn w:val="DefaultParagraphFont"/>
    <w:link w:val="BodyText"/>
    <w:rsid w:val="005A7D8B"/>
    <w:rPr>
      <w:rFonts w:eastAsia="Arial Unicode MS" w:cs="Arial Unicode MS"/>
      <w:color w:val="000000"/>
      <w:sz w:val="24"/>
      <w:szCs w:val="24"/>
      <w:u w:color="000000"/>
      <w:bdr w:val="nil"/>
    </w:rPr>
  </w:style>
  <w:style w:type="character" w:customStyle="1" w:styleId="apple-converted-space">
    <w:name w:val="apple-converted-space"/>
    <w:basedOn w:val="DefaultParagraphFont"/>
    <w:rsid w:val="00E046C5"/>
  </w:style>
  <w:style w:type="paragraph" w:customStyle="1" w:styleId="EndNoteBibliographyTitle">
    <w:name w:val="EndNote Bibliography Title"/>
    <w:basedOn w:val="Normal"/>
    <w:link w:val="EndNoteBibliographyTitleChar"/>
    <w:rsid w:val="00181FD3"/>
    <w:pPr>
      <w:jc w:val="center"/>
    </w:pPr>
    <w:rPr>
      <w:noProof/>
    </w:rPr>
  </w:style>
  <w:style w:type="character" w:customStyle="1" w:styleId="EndNoteBibliographyTitleChar">
    <w:name w:val="EndNote Bibliography Title Char"/>
    <w:basedOn w:val="DefaultParagraphFont"/>
    <w:link w:val="EndNoteBibliographyTitle"/>
    <w:rsid w:val="00181FD3"/>
    <w:rPr>
      <w:noProof/>
      <w:sz w:val="24"/>
      <w:szCs w:val="24"/>
    </w:rPr>
  </w:style>
  <w:style w:type="paragraph" w:customStyle="1" w:styleId="EndNoteBibliography">
    <w:name w:val="EndNote Bibliography"/>
    <w:basedOn w:val="Normal"/>
    <w:link w:val="EndNoteBibliographyChar"/>
    <w:rsid w:val="00181FD3"/>
    <w:rPr>
      <w:noProof/>
    </w:rPr>
  </w:style>
  <w:style w:type="character" w:customStyle="1" w:styleId="EndNoteBibliographyChar">
    <w:name w:val="EndNote Bibliography Char"/>
    <w:basedOn w:val="DefaultParagraphFont"/>
    <w:link w:val="EndNoteBibliography"/>
    <w:rsid w:val="00181FD3"/>
    <w:rPr>
      <w:noProof/>
      <w:sz w:val="24"/>
      <w:szCs w:val="24"/>
    </w:rPr>
  </w:style>
  <w:style w:type="character" w:styleId="CommentReference">
    <w:name w:val="annotation reference"/>
    <w:basedOn w:val="DefaultParagraphFont"/>
    <w:rsid w:val="00133D21"/>
    <w:rPr>
      <w:sz w:val="16"/>
      <w:szCs w:val="16"/>
    </w:rPr>
  </w:style>
  <w:style w:type="paragraph" w:styleId="CommentText">
    <w:name w:val="annotation text"/>
    <w:basedOn w:val="Normal"/>
    <w:link w:val="CommentTextChar"/>
    <w:rsid w:val="00133D21"/>
    <w:rPr>
      <w:sz w:val="20"/>
      <w:szCs w:val="20"/>
    </w:rPr>
  </w:style>
  <w:style w:type="character" w:customStyle="1" w:styleId="CommentTextChar">
    <w:name w:val="Comment Text Char"/>
    <w:basedOn w:val="DefaultParagraphFont"/>
    <w:link w:val="CommentText"/>
    <w:rsid w:val="00133D21"/>
  </w:style>
  <w:style w:type="paragraph" w:styleId="CommentSubject">
    <w:name w:val="annotation subject"/>
    <w:basedOn w:val="CommentText"/>
    <w:next w:val="CommentText"/>
    <w:link w:val="CommentSubjectChar"/>
    <w:semiHidden/>
    <w:unhideWhenUsed/>
    <w:rsid w:val="00133D21"/>
    <w:rPr>
      <w:b/>
      <w:bCs/>
    </w:rPr>
  </w:style>
  <w:style w:type="character" w:customStyle="1" w:styleId="CommentSubjectChar">
    <w:name w:val="Comment Subject Char"/>
    <w:basedOn w:val="CommentTextChar"/>
    <w:link w:val="CommentSubject"/>
    <w:semiHidden/>
    <w:rsid w:val="00133D21"/>
    <w:rPr>
      <w:b/>
      <w:bCs/>
    </w:rPr>
  </w:style>
  <w:style w:type="paragraph" w:styleId="NormalWeb">
    <w:name w:val="Normal (Web)"/>
    <w:basedOn w:val="Normal"/>
    <w:uiPriority w:val="99"/>
    <w:unhideWhenUsed/>
    <w:rsid w:val="00FA5F50"/>
    <w:pPr>
      <w:spacing w:before="100" w:beforeAutospacing="1" w:after="100" w:afterAutospacing="1"/>
    </w:pPr>
  </w:style>
  <w:style w:type="character" w:customStyle="1" w:styleId="Heading1Char">
    <w:name w:val="Heading 1 Char"/>
    <w:basedOn w:val="DefaultParagraphFont"/>
    <w:link w:val="Heading1"/>
    <w:uiPriority w:val="9"/>
    <w:rsid w:val="00402D4D"/>
    <w:rPr>
      <w:b/>
      <w:bCs/>
      <w:kern w:val="36"/>
      <w:sz w:val="48"/>
      <w:szCs w:val="48"/>
    </w:rPr>
  </w:style>
  <w:style w:type="paragraph" w:styleId="Footer">
    <w:name w:val="footer"/>
    <w:basedOn w:val="Normal"/>
    <w:link w:val="FooterChar"/>
    <w:rsid w:val="00CF49D1"/>
    <w:pPr>
      <w:tabs>
        <w:tab w:val="center" w:pos="4680"/>
        <w:tab w:val="right" w:pos="9360"/>
      </w:tabs>
    </w:pPr>
  </w:style>
  <w:style w:type="character" w:customStyle="1" w:styleId="FooterChar">
    <w:name w:val="Footer Char"/>
    <w:basedOn w:val="DefaultParagraphFont"/>
    <w:link w:val="Footer"/>
    <w:rsid w:val="00CF49D1"/>
    <w:rPr>
      <w:sz w:val="24"/>
      <w:szCs w:val="24"/>
    </w:rPr>
  </w:style>
  <w:style w:type="character" w:styleId="PageNumber">
    <w:name w:val="page number"/>
    <w:basedOn w:val="DefaultParagraphFont"/>
    <w:rsid w:val="00CF4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462503">
      <w:bodyDiv w:val="1"/>
      <w:marLeft w:val="0"/>
      <w:marRight w:val="0"/>
      <w:marTop w:val="0"/>
      <w:marBottom w:val="0"/>
      <w:divBdr>
        <w:top w:val="none" w:sz="0" w:space="0" w:color="auto"/>
        <w:left w:val="none" w:sz="0" w:space="0" w:color="auto"/>
        <w:bottom w:val="none" w:sz="0" w:space="0" w:color="auto"/>
        <w:right w:val="none" w:sz="0" w:space="0" w:color="auto"/>
      </w:divBdr>
    </w:div>
    <w:div w:id="168523167">
      <w:bodyDiv w:val="1"/>
      <w:marLeft w:val="0"/>
      <w:marRight w:val="0"/>
      <w:marTop w:val="0"/>
      <w:marBottom w:val="0"/>
      <w:divBdr>
        <w:top w:val="none" w:sz="0" w:space="0" w:color="auto"/>
        <w:left w:val="none" w:sz="0" w:space="0" w:color="auto"/>
        <w:bottom w:val="none" w:sz="0" w:space="0" w:color="auto"/>
        <w:right w:val="none" w:sz="0" w:space="0" w:color="auto"/>
      </w:divBdr>
    </w:div>
    <w:div w:id="278609948">
      <w:bodyDiv w:val="1"/>
      <w:marLeft w:val="0"/>
      <w:marRight w:val="0"/>
      <w:marTop w:val="0"/>
      <w:marBottom w:val="0"/>
      <w:divBdr>
        <w:top w:val="none" w:sz="0" w:space="0" w:color="auto"/>
        <w:left w:val="none" w:sz="0" w:space="0" w:color="auto"/>
        <w:bottom w:val="none" w:sz="0" w:space="0" w:color="auto"/>
        <w:right w:val="none" w:sz="0" w:space="0" w:color="auto"/>
      </w:divBdr>
    </w:div>
    <w:div w:id="358972958">
      <w:bodyDiv w:val="1"/>
      <w:marLeft w:val="0"/>
      <w:marRight w:val="0"/>
      <w:marTop w:val="0"/>
      <w:marBottom w:val="0"/>
      <w:divBdr>
        <w:top w:val="none" w:sz="0" w:space="0" w:color="auto"/>
        <w:left w:val="none" w:sz="0" w:space="0" w:color="auto"/>
        <w:bottom w:val="none" w:sz="0" w:space="0" w:color="auto"/>
        <w:right w:val="none" w:sz="0" w:space="0" w:color="auto"/>
      </w:divBdr>
      <w:divsChild>
        <w:div w:id="1368606954">
          <w:marLeft w:val="0"/>
          <w:marRight w:val="0"/>
          <w:marTop w:val="0"/>
          <w:marBottom w:val="0"/>
          <w:divBdr>
            <w:top w:val="none" w:sz="0" w:space="0" w:color="auto"/>
            <w:left w:val="none" w:sz="0" w:space="0" w:color="auto"/>
            <w:bottom w:val="none" w:sz="0" w:space="0" w:color="auto"/>
            <w:right w:val="none" w:sz="0" w:space="0" w:color="auto"/>
          </w:divBdr>
        </w:div>
        <w:div w:id="1547065199">
          <w:marLeft w:val="0"/>
          <w:marRight w:val="0"/>
          <w:marTop w:val="0"/>
          <w:marBottom w:val="0"/>
          <w:divBdr>
            <w:top w:val="none" w:sz="0" w:space="0" w:color="auto"/>
            <w:left w:val="none" w:sz="0" w:space="0" w:color="auto"/>
            <w:bottom w:val="none" w:sz="0" w:space="0" w:color="auto"/>
            <w:right w:val="none" w:sz="0" w:space="0" w:color="auto"/>
          </w:divBdr>
        </w:div>
        <w:div w:id="1905219292">
          <w:marLeft w:val="0"/>
          <w:marRight w:val="0"/>
          <w:marTop w:val="0"/>
          <w:marBottom w:val="0"/>
          <w:divBdr>
            <w:top w:val="none" w:sz="0" w:space="0" w:color="auto"/>
            <w:left w:val="none" w:sz="0" w:space="0" w:color="auto"/>
            <w:bottom w:val="none" w:sz="0" w:space="0" w:color="auto"/>
            <w:right w:val="none" w:sz="0" w:space="0" w:color="auto"/>
          </w:divBdr>
        </w:div>
        <w:div w:id="1167358324">
          <w:marLeft w:val="0"/>
          <w:marRight w:val="0"/>
          <w:marTop w:val="0"/>
          <w:marBottom w:val="0"/>
          <w:divBdr>
            <w:top w:val="none" w:sz="0" w:space="0" w:color="auto"/>
            <w:left w:val="none" w:sz="0" w:space="0" w:color="auto"/>
            <w:bottom w:val="none" w:sz="0" w:space="0" w:color="auto"/>
            <w:right w:val="none" w:sz="0" w:space="0" w:color="auto"/>
          </w:divBdr>
        </w:div>
      </w:divsChild>
    </w:div>
    <w:div w:id="368380542">
      <w:bodyDiv w:val="1"/>
      <w:marLeft w:val="0"/>
      <w:marRight w:val="0"/>
      <w:marTop w:val="0"/>
      <w:marBottom w:val="0"/>
      <w:divBdr>
        <w:top w:val="none" w:sz="0" w:space="0" w:color="auto"/>
        <w:left w:val="none" w:sz="0" w:space="0" w:color="auto"/>
        <w:bottom w:val="none" w:sz="0" w:space="0" w:color="auto"/>
        <w:right w:val="none" w:sz="0" w:space="0" w:color="auto"/>
      </w:divBdr>
    </w:div>
    <w:div w:id="430786087">
      <w:bodyDiv w:val="1"/>
      <w:marLeft w:val="0"/>
      <w:marRight w:val="0"/>
      <w:marTop w:val="0"/>
      <w:marBottom w:val="0"/>
      <w:divBdr>
        <w:top w:val="none" w:sz="0" w:space="0" w:color="auto"/>
        <w:left w:val="none" w:sz="0" w:space="0" w:color="auto"/>
        <w:bottom w:val="none" w:sz="0" w:space="0" w:color="auto"/>
        <w:right w:val="none" w:sz="0" w:space="0" w:color="auto"/>
      </w:divBdr>
    </w:div>
    <w:div w:id="432939875">
      <w:bodyDiv w:val="1"/>
      <w:marLeft w:val="0"/>
      <w:marRight w:val="0"/>
      <w:marTop w:val="0"/>
      <w:marBottom w:val="0"/>
      <w:divBdr>
        <w:top w:val="none" w:sz="0" w:space="0" w:color="auto"/>
        <w:left w:val="none" w:sz="0" w:space="0" w:color="auto"/>
        <w:bottom w:val="none" w:sz="0" w:space="0" w:color="auto"/>
        <w:right w:val="none" w:sz="0" w:space="0" w:color="auto"/>
      </w:divBdr>
    </w:div>
    <w:div w:id="444924930">
      <w:bodyDiv w:val="1"/>
      <w:marLeft w:val="0"/>
      <w:marRight w:val="0"/>
      <w:marTop w:val="0"/>
      <w:marBottom w:val="0"/>
      <w:divBdr>
        <w:top w:val="none" w:sz="0" w:space="0" w:color="auto"/>
        <w:left w:val="none" w:sz="0" w:space="0" w:color="auto"/>
        <w:bottom w:val="none" w:sz="0" w:space="0" w:color="auto"/>
        <w:right w:val="none" w:sz="0" w:space="0" w:color="auto"/>
      </w:divBdr>
    </w:div>
    <w:div w:id="948660787">
      <w:bodyDiv w:val="1"/>
      <w:marLeft w:val="0"/>
      <w:marRight w:val="0"/>
      <w:marTop w:val="0"/>
      <w:marBottom w:val="0"/>
      <w:divBdr>
        <w:top w:val="none" w:sz="0" w:space="0" w:color="auto"/>
        <w:left w:val="none" w:sz="0" w:space="0" w:color="auto"/>
        <w:bottom w:val="none" w:sz="0" w:space="0" w:color="auto"/>
        <w:right w:val="none" w:sz="0" w:space="0" w:color="auto"/>
      </w:divBdr>
    </w:div>
    <w:div w:id="967315747">
      <w:bodyDiv w:val="1"/>
      <w:marLeft w:val="0"/>
      <w:marRight w:val="0"/>
      <w:marTop w:val="0"/>
      <w:marBottom w:val="0"/>
      <w:divBdr>
        <w:top w:val="none" w:sz="0" w:space="0" w:color="auto"/>
        <w:left w:val="none" w:sz="0" w:space="0" w:color="auto"/>
        <w:bottom w:val="none" w:sz="0" w:space="0" w:color="auto"/>
        <w:right w:val="none" w:sz="0" w:space="0" w:color="auto"/>
      </w:divBdr>
    </w:div>
    <w:div w:id="1219630319">
      <w:bodyDiv w:val="1"/>
      <w:marLeft w:val="0"/>
      <w:marRight w:val="0"/>
      <w:marTop w:val="0"/>
      <w:marBottom w:val="0"/>
      <w:divBdr>
        <w:top w:val="none" w:sz="0" w:space="0" w:color="auto"/>
        <w:left w:val="none" w:sz="0" w:space="0" w:color="auto"/>
        <w:bottom w:val="none" w:sz="0" w:space="0" w:color="auto"/>
        <w:right w:val="none" w:sz="0" w:space="0" w:color="auto"/>
      </w:divBdr>
    </w:div>
    <w:div w:id="1409842741">
      <w:bodyDiv w:val="1"/>
      <w:marLeft w:val="0"/>
      <w:marRight w:val="0"/>
      <w:marTop w:val="0"/>
      <w:marBottom w:val="0"/>
      <w:divBdr>
        <w:top w:val="none" w:sz="0" w:space="0" w:color="auto"/>
        <w:left w:val="none" w:sz="0" w:space="0" w:color="auto"/>
        <w:bottom w:val="none" w:sz="0" w:space="0" w:color="auto"/>
        <w:right w:val="none" w:sz="0" w:space="0" w:color="auto"/>
      </w:divBdr>
    </w:div>
    <w:div w:id="1520967932">
      <w:bodyDiv w:val="1"/>
      <w:marLeft w:val="0"/>
      <w:marRight w:val="0"/>
      <w:marTop w:val="0"/>
      <w:marBottom w:val="0"/>
      <w:divBdr>
        <w:top w:val="none" w:sz="0" w:space="0" w:color="auto"/>
        <w:left w:val="none" w:sz="0" w:space="0" w:color="auto"/>
        <w:bottom w:val="none" w:sz="0" w:space="0" w:color="auto"/>
        <w:right w:val="none" w:sz="0" w:space="0" w:color="auto"/>
      </w:divBdr>
    </w:div>
    <w:div w:id="1613510948">
      <w:bodyDiv w:val="1"/>
      <w:marLeft w:val="0"/>
      <w:marRight w:val="0"/>
      <w:marTop w:val="0"/>
      <w:marBottom w:val="0"/>
      <w:divBdr>
        <w:top w:val="none" w:sz="0" w:space="0" w:color="auto"/>
        <w:left w:val="none" w:sz="0" w:space="0" w:color="auto"/>
        <w:bottom w:val="none" w:sz="0" w:space="0" w:color="auto"/>
        <w:right w:val="none" w:sz="0" w:space="0" w:color="auto"/>
      </w:divBdr>
    </w:div>
    <w:div w:id="2002198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m.ott@nasa.go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0</Pages>
  <Words>7970</Words>
  <Characters>4543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tt, Mark (JSC-SK411)</dc:creator>
  <cp:keywords/>
  <dc:description/>
  <cp:lastModifiedBy>Ott, Mark (JSC-SK411)</cp:lastModifiedBy>
  <cp:revision>6</cp:revision>
  <dcterms:created xsi:type="dcterms:W3CDTF">2021-10-18T14:52:00Z</dcterms:created>
  <dcterms:modified xsi:type="dcterms:W3CDTF">2021-10-18T15:18:00Z</dcterms:modified>
</cp:coreProperties>
</file>